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commentRangeStart w:id="0"/>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w:t>
      </w:r>
      <w:commentRangeEnd w:id="0"/>
      <w:r w:rsidR="00887294">
        <w:rPr>
          <w:rStyle w:val="CommentReference"/>
        </w:rPr>
        <w:commentReference w:id="0"/>
      </w:r>
      <w:r w:rsidRPr="00CF614F">
        <w:rPr>
          <w:rFonts w:ascii="Times New Roman" w:hAnsi="Times New Roman" w:cs="Times New Roman"/>
          <w:b/>
          <w:bCs/>
          <w:sz w:val="28"/>
          <w:szCs w:val="28"/>
        </w:rPr>
        <w:t>–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1"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2" w:author="Daniel Noble" w:date="2025-08-25T11:27:00Z" w16du:dateUtc="2025-08-25T01:27:00Z">
        <w:r w:rsidR="000A3214">
          <w:rPr>
            <w:rFonts w:ascii="Times New Roman" w:hAnsi="Times New Roman" w:cs="Times New Roman"/>
            <w:kern w:val="0"/>
            <w:sz w:val="24"/>
            <w:szCs w:val="24"/>
            <w:lang w:val="en-GB"/>
          </w:rPr>
          <w:t xml:space="preserve"> </w:t>
        </w:r>
      </w:ins>
      <w:del w:id="3"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4"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5"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6"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7"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8"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9"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10" w:author="Daniel Noble" w:date="2025-08-25T15:21:00Z" w16du:dateUtc="2025-08-25T05:21:00Z">
        <w:r w:rsidR="00C4310A">
          <w:rPr>
            <w:rFonts w:ascii="Times New Roman" w:hAnsi="Times New Roman" w:cs="Times New Roman"/>
            <w:sz w:val="24"/>
            <w:szCs w:val="24"/>
          </w:rPr>
          <w:t>6</w:t>
        </w:r>
      </w:ins>
      <w:ins w:id="11" w:author="Frank Seebacher" w:date="2025-07-28T10:58:00Z">
        <w:del w:id="12" w:author="Daniel Noble" w:date="2025-08-25T15:21:00Z" w16du:dateUtc="2025-08-25T05:21:00Z">
          <w:r w:rsidR="00E5003F" w:rsidDel="00C4310A">
            <w:rPr>
              <w:rFonts w:ascii="Times New Roman" w:hAnsi="Times New Roman" w:cs="Times New Roman"/>
              <w:sz w:val="24"/>
              <w:szCs w:val="24"/>
            </w:rPr>
            <w:delText>7</w:delText>
          </w:r>
        </w:del>
      </w:ins>
      <w:del w:id="13"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4" w:author="Daniel Noble" w:date="2025-08-25T15:21:00Z" w16du:dateUtc="2025-08-25T05:21:00Z">
        <w:r w:rsidR="00C4310A">
          <w:rPr>
            <w:rFonts w:ascii="Times New Roman" w:hAnsi="Times New Roman" w:cs="Times New Roman"/>
            <w:sz w:val="24"/>
            <w:szCs w:val="24"/>
          </w:rPr>
          <w:t>41</w:t>
        </w:r>
      </w:ins>
      <w:ins w:id="15" w:author="Frank Seebacher" w:date="2025-07-28T10:58:00Z">
        <w:del w:id="16" w:author="Daniel Noble" w:date="2025-08-25T15:21:00Z" w16du:dateUtc="2025-08-25T05:21:00Z">
          <w:r w:rsidR="00E5003F" w:rsidDel="00C4310A">
            <w:rPr>
              <w:rFonts w:ascii="Times New Roman" w:hAnsi="Times New Roman" w:cs="Times New Roman"/>
              <w:sz w:val="24"/>
              <w:szCs w:val="24"/>
            </w:rPr>
            <w:delText>50</w:delText>
          </w:r>
        </w:del>
      </w:ins>
      <w:del w:id="17"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8" w:author="Daniel Noble" w:date="2025-08-25T15:21:00Z" w16du:dateUtc="2025-08-25T05:21:00Z">
        <w:r w:rsidR="006B33EA">
          <w:rPr>
            <w:rFonts w:ascii="Times New Roman" w:hAnsi="Times New Roman" w:cs="Times New Roman"/>
            <w:sz w:val="24"/>
            <w:szCs w:val="24"/>
          </w:rPr>
          <w:t>1</w:t>
        </w:r>
      </w:ins>
      <w:ins w:id="19" w:author="Frank Seebacher" w:date="2025-07-28T10:58:00Z">
        <w:del w:id="20" w:author="Daniel Noble" w:date="2025-08-25T15:21:00Z" w16du:dateUtc="2025-08-25T05:21:00Z">
          <w:r w:rsidR="00E5003F" w:rsidDel="006B33EA">
            <w:rPr>
              <w:rFonts w:ascii="Times New Roman" w:hAnsi="Times New Roman" w:cs="Times New Roman"/>
              <w:sz w:val="24"/>
              <w:szCs w:val="24"/>
            </w:rPr>
            <w:delText>2</w:delText>
          </w:r>
        </w:del>
      </w:ins>
      <w:del w:id="21"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2" w:author="Frank Seebacher" w:date="2025-07-28T10:59:00Z">
        <w:r w:rsidR="00E5003F">
          <w:rPr>
            <w:rFonts w:ascii="Times New Roman" w:hAnsi="Times New Roman" w:cs="Times New Roman"/>
            <w:sz w:val="24"/>
            <w:szCs w:val="24"/>
          </w:rPr>
          <w:t xml:space="preserve">. </w:t>
        </w:r>
      </w:ins>
      <w:ins w:id="23" w:author="Frank Seebacher" w:date="2025-07-28T11:00:00Z">
        <w:r w:rsidR="00E5003F">
          <w:rPr>
            <w:rFonts w:ascii="Times New Roman" w:hAnsi="Times New Roman" w:cs="Times New Roman"/>
            <w:sz w:val="24"/>
            <w:szCs w:val="24"/>
          </w:rPr>
          <w:t>We compared</w:t>
        </w:r>
      </w:ins>
      <w:del w:id="24"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5"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6" w:author="Frank Seebacher" w:date="2025-07-28T11:00:00Z">
        <w:r w:rsidRPr="00A634FE" w:rsidDel="00E5003F">
          <w:rPr>
            <w:rFonts w:ascii="Times New Roman" w:hAnsi="Times New Roman" w:cs="Times New Roman"/>
            <w:sz w:val="24"/>
            <w:szCs w:val="24"/>
          </w:rPr>
          <w:delText xml:space="preserve"> and </w:delText>
        </w:r>
      </w:del>
      <w:ins w:id="27"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8"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9" w:author="Frank Seebacher" w:date="2025-07-23T09:25:00Z">
        <w:r w:rsidR="007A395B">
          <w:rPr>
            <w:rFonts w:ascii="Times New Roman" w:hAnsi="Times New Roman" w:cs="Times New Roman"/>
            <w:sz w:val="24"/>
            <w:szCs w:val="24"/>
          </w:rPr>
          <w:t xml:space="preserve">98% of </w:t>
        </w:r>
      </w:ins>
      <w:del w:id="30"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1" w:author="Frank Seebacher" w:date="2025-07-23T09:25:00Z">
        <w:r w:rsidR="007A395B">
          <w:rPr>
            <w:rFonts w:ascii="Times New Roman" w:hAnsi="Times New Roman" w:cs="Times New Roman"/>
            <w:sz w:val="24"/>
            <w:szCs w:val="24"/>
          </w:rPr>
          <w:t xml:space="preserve">and most data were derived from invertebrates. </w:t>
        </w:r>
      </w:ins>
      <w:ins w:id="32" w:author="Frank Seebacher" w:date="2025-07-23T09:26:00Z">
        <w:r w:rsidR="007A395B">
          <w:rPr>
            <w:rFonts w:ascii="Times New Roman" w:hAnsi="Times New Roman" w:cs="Times New Roman"/>
            <w:sz w:val="24"/>
            <w:szCs w:val="24"/>
          </w:rPr>
          <w:t xml:space="preserve">Our analysis shows that </w:t>
        </w:r>
      </w:ins>
      <w:del w:id="33"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4"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04C1606" w:rsidR="005D5009" w:rsidRDefault="00B03D7D" w:rsidP="002441BC">
      <w:pPr>
        <w:spacing w:after="0" w:line="480" w:lineRule="auto"/>
        <w:ind w:firstLine="720"/>
        <w:rPr>
          <w:ins w:id="35"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6" w:author="Frank Seebacher" w:date="2025-07-28T15:59:00Z">
            <w:r w:rsidR="00582CA2" w:rsidRPr="00582CA2">
              <w:rPr>
                <w:rFonts w:ascii="Times New Roman" w:eastAsia="Times New Roman" w:hAnsi="Times New Roman" w:cs="Times New Roman"/>
                <w:sz w:val="24"/>
                <w:rPrChange w:id="37" w:author="Frank Seebacher" w:date="2025-07-28T15:59:00Z">
                  <w:rPr>
                    <w:rFonts w:eastAsia="Times New Roman"/>
                  </w:rPr>
                </w:rPrChange>
              </w:rPr>
              <w:t>(IPCC 2023)</w:t>
            </w:r>
          </w:ins>
          <w:del w:id="38"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9" w:author="Frank Seebacher" w:date="2025-07-28T15:59:00Z">
            <w:r w:rsidR="00582CA2" w:rsidRPr="00582CA2">
              <w:rPr>
                <w:rFonts w:ascii="Times New Roman" w:eastAsia="Times New Roman" w:hAnsi="Times New Roman" w:cs="Times New Roman"/>
                <w:sz w:val="24"/>
                <w:rPrChange w:id="40"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2" w:author="Frank Seebacher" w:date="2025-07-28T15:59:00Z">
                  <w:rPr>
                    <w:rFonts w:eastAsia="Times New Roman"/>
                  </w:rPr>
                </w:rPrChange>
              </w:rPr>
              <w:t xml:space="preserve"> 2012)</w:t>
            </w:r>
          </w:ins>
          <w:del w:id="43"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4" w:author="Frank Seebacher" w:date="2025-07-28T15:59:00Z">
            <w:r w:rsidR="00582CA2" w:rsidRPr="00582CA2">
              <w:rPr>
                <w:rFonts w:ascii="Times New Roman" w:eastAsia="Times New Roman" w:hAnsi="Times New Roman" w:cs="Times New Roman"/>
                <w:sz w:val="24"/>
                <w:rPrChange w:id="45"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7" w:author="Frank Seebacher" w:date="2025-07-28T15:59:00Z">
                  <w:rPr>
                    <w:rFonts w:eastAsia="Times New Roman"/>
                  </w:rPr>
                </w:rPrChange>
              </w:rPr>
              <w:t xml:space="preserve"> 2020)</w:t>
            </w:r>
          </w:ins>
          <w:del w:id="48"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9" w:author="Frank Seebacher" w:date="2025-07-28T15:59:00Z">
            <w:r w:rsidR="00582CA2" w:rsidRPr="00582CA2">
              <w:rPr>
                <w:rFonts w:ascii="Times New Roman" w:eastAsia="Times New Roman" w:hAnsi="Times New Roman" w:cs="Times New Roman"/>
                <w:sz w:val="24"/>
                <w:rPrChange w:id="50" w:author="Frank Seebacher" w:date="2025-07-28T15:59:00Z">
                  <w:rPr>
                    <w:rFonts w:eastAsia="Times New Roman"/>
                  </w:rPr>
                </w:rPrChange>
              </w:rPr>
              <w:t>(Huey &amp; Kingsolver 1989)</w:t>
            </w:r>
          </w:ins>
          <w:del w:id="51"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2" w:author="Frank Seebacher" w:date="2025-07-23T15:30:00Z">
        <w:r w:rsidR="0042151F" w:rsidRPr="00A634FE" w:rsidDel="00E148AE">
          <w:rPr>
            <w:rFonts w:ascii="Times New Roman" w:hAnsi="Times New Roman" w:cs="Times New Roman"/>
            <w:sz w:val="24"/>
            <w:szCs w:val="24"/>
          </w:rPr>
          <w:delText xml:space="preserve">changes </w:delText>
        </w:r>
      </w:del>
      <w:ins w:id="53"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therefore can be both beneficial and detrimental to the performance of an organism depending on their location within the TPCs</w:t>
      </w:r>
      <w:ins w:id="54" w:author="Daniel Noble" w:date="2025-09-12T09:48:00Z" w16du:dateUtc="2025-09-11T23:48:00Z">
        <w:r w:rsidR="00887294">
          <w:rPr>
            <w:rFonts w:ascii="Times New Roman" w:hAnsi="Times New Roman" w:cs="Times New Roman"/>
            <w:sz w:val="24"/>
            <w:szCs w:val="24"/>
          </w:rPr>
          <w:t xml:space="preserve"> and the </w:t>
        </w:r>
        <w:commentRangeStart w:id="55"/>
        <w:r w:rsidR="00887294">
          <w:rPr>
            <w:rFonts w:ascii="Times New Roman" w:hAnsi="Times New Roman" w:cs="Times New Roman"/>
            <w:sz w:val="24"/>
            <w:szCs w:val="24"/>
          </w:rPr>
          <w:t>shape of the TPC</w:t>
        </w:r>
      </w:ins>
      <w:r w:rsidR="0042151F" w:rsidRPr="00A634FE">
        <w:rPr>
          <w:rFonts w:ascii="Times New Roman" w:hAnsi="Times New Roman" w:cs="Times New Roman"/>
          <w:sz w:val="24"/>
          <w:szCs w:val="24"/>
        </w:rPr>
        <w:t xml:space="preserve"> </w:t>
      </w:r>
      <w:commentRangeEnd w:id="55"/>
      <w:r w:rsidR="00887294">
        <w:rPr>
          <w:rStyle w:val="CommentReference"/>
        </w:rPr>
        <w:commentReference w:id="55"/>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6" w:author="Frank Seebacher" w:date="2025-07-28T15:59:00Z">
            <w:r w:rsidR="00582CA2" w:rsidRPr="00582CA2">
              <w:rPr>
                <w:rFonts w:ascii="Times New Roman" w:eastAsia="Times New Roman" w:hAnsi="Times New Roman" w:cs="Times New Roman"/>
                <w:sz w:val="24"/>
                <w:rPrChange w:id="57"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 w:author="Frank Seebacher" w:date="2025-07-28T15:59:00Z">
                  <w:rPr>
                    <w:rFonts w:eastAsia="Times New Roman"/>
                  </w:rPr>
                </w:rPrChange>
              </w:rPr>
              <w:t xml:space="preserve"> 2021)</w:t>
            </w:r>
          </w:ins>
          <w:del w:id="60"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61" w:author="Daniel Noble" w:date="2025-09-12T09:50:00Z" w16du:dateUtc="2025-09-11T23:50:00Z">
        <w:r w:rsidR="0018439F">
          <w:rPr>
            <w:rFonts w:ascii="Times New Roman" w:hAnsi="Times New Roman" w:cs="Times New Roman"/>
            <w:sz w:val="24"/>
            <w:szCs w:val="24"/>
          </w:rPr>
          <w:t xml:space="preserve">A previous meta-analysis has shown that </w:t>
        </w:r>
      </w:ins>
      <w:ins w:id="62" w:author="Frank Seebacher" w:date="2025-07-23T10:05:00Z">
        <w:del w:id="63" w:author="Daniel Noble" w:date="2025-09-12T09:49:00Z" w16du:dateUtc="2025-09-11T23:49:00Z">
          <w:r w:rsidR="005A4710" w:rsidDel="00887294">
            <w:rPr>
              <w:rFonts w:ascii="Times New Roman" w:hAnsi="Times New Roman" w:cs="Times New Roman"/>
              <w:sz w:val="24"/>
              <w:szCs w:val="24"/>
            </w:rPr>
            <w:delText>In a</w:delText>
          </w:r>
        </w:del>
      </w:ins>
      <w:ins w:id="64" w:author="Daniel Noble" w:date="2025-09-12T09:50:00Z" w16du:dateUtc="2025-09-11T23:50:00Z">
        <w:r w:rsidR="0018439F">
          <w:rPr>
            <w:rFonts w:ascii="Times New Roman" w:hAnsi="Times New Roman" w:cs="Times New Roman"/>
            <w:sz w:val="24"/>
            <w:szCs w:val="24"/>
          </w:rPr>
          <w:t>e</w:t>
        </w:r>
      </w:ins>
      <w:ins w:id="65" w:author="Frank Seebacher" w:date="2025-07-23T10:05:00Z">
        <w:del w:id="66" w:author="Daniel Noble" w:date="2025-09-12T09:49:00Z" w16du:dateUtc="2025-09-11T23:49:00Z">
          <w:r w:rsidR="005A4710" w:rsidDel="00887294">
            <w:rPr>
              <w:rFonts w:ascii="Times New Roman" w:hAnsi="Times New Roman" w:cs="Times New Roman"/>
              <w:sz w:val="24"/>
              <w:szCs w:val="24"/>
            </w:rPr>
            <w:delText xml:space="preserve"> previous meta-analysis, </w:delText>
          </w:r>
        </w:del>
        <w:del w:id="67" w:author="Daniel Noble" w:date="2025-09-12T09:45:00Z" w16du:dateUtc="2025-09-11T23:45:00Z">
          <w:r w:rsidR="005A4710" w:rsidDel="00887294">
            <w:rPr>
              <w:rFonts w:ascii="Times New Roman" w:hAnsi="Times New Roman" w:cs="Times New Roman"/>
              <w:sz w:val="24"/>
              <w:szCs w:val="24"/>
            </w:rPr>
            <w:delText xml:space="preserve">we found that </w:delText>
          </w:r>
        </w:del>
      </w:ins>
      <w:ins w:id="68" w:author="Frank Seebacher" w:date="2025-07-23T10:10:00Z">
        <w:del w:id="69" w:author="Daniel Noble" w:date="2025-09-12T09:49:00Z" w16du:dateUtc="2025-09-11T23:49:00Z">
          <w:r w:rsidR="008A0C8E" w:rsidDel="00887294">
            <w:rPr>
              <w:rFonts w:ascii="Times New Roman" w:hAnsi="Times New Roman" w:cs="Times New Roman"/>
              <w:sz w:val="24"/>
              <w:szCs w:val="24"/>
            </w:rPr>
            <w:delText>e</w:delText>
          </w:r>
        </w:del>
        <w:r w:rsidR="008A0C8E">
          <w:rPr>
            <w:rFonts w:ascii="Times New Roman" w:hAnsi="Times New Roman" w:cs="Times New Roman"/>
            <w:sz w:val="24"/>
            <w:szCs w:val="24"/>
          </w:rPr>
          <w:t xml:space="preserve">xposure to </w:t>
        </w:r>
      </w:ins>
      <w:ins w:id="70" w:author="Frank Seebacher" w:date="2025-07-23T10:05:00Z">
        <w:r w:rsidR="005A4710">
          <w:rPr>
            <w:rFonts w:ascii="Times New Roman" w:hAnsi="Times New Roman" w:cs="Times New Roman"/>
            <w:sz w:val="24"/>
            <w:szCs w:val="24"/>
          </w:rPr>
          <w:t>diel</w:t>
        </w:r>
      </w:ins>
      <w:ins w:id="71" w:author="Frank Seebacher" w:date="2025-07-23T10:10:00Z">
        <w:r w:rsidR="008A0C8E">
          <w:rPr>
            <w:rFonts w:ascii="Times New Roman" w:hAnsi="Times New Roman" w:cs="Times New Roman"/>
            <w:sz w:val="24"/>
            <w:szCs w:val="24"/>
          </w:rPr>
          <w:t xml:space="preserve"> temperature</w:t>
        </w:r>
      </w:ins>
      <w:ins w:id="72" w:author="Frank Seebacher" w:date="2025-07-23T10:05:00Z">
        <w:r w:rsidR="005A4710">
          <w:rPr>
            <w:rFonts w:ascii="Times New Roman" w:hAnsi="Times New Roman" w:cs="Times New Roman"/>
            <w:sz w:val="24"/>
            <w:szCs w:val="24"/>
          </w:rPr>
          <w:t xml:space="preserve"> fluctuations</w:t>
        </w:r>
      </w:ins>
      <w:ins w:id="73" w:author="Frank Seebacher" w:date="2025-07-23T11:05:00Z">
        <w:r w:rsidR="00897D13">
          <w:rPr>
            <w:rFonts w:ascii="Times New Roman" w:hAnsi="Times New Roman" w:cs="Times New Roman"/>
            <w:sz w:val="24"/>
            <w:szCs w:val="24"/>
          </w:rPr>
          <w:t xml:space="preserve"> in ectotherms</w:t>
        </w:r>
      </w:ins>
      <w:ins w:id="74" w:author="Frank Seebacher" w:date="2025-07-23T10:05:00Z">
        <w:r w:rsidR="008A0C8E">
          <w:rPr>
            <w:rFonts w:ascii="Times New Roman" w:hAnsi="Times New Roman" w:cs="Times New Roman"/>
            <w:sz w:val="24"/>
            <w:szCs w:val="24"/>
          </w:rPr>
          <w:t xml:space="preserve"> </w:t>
        </w:r>
      </w:ins>
      <w:ins w:id="75" w:author="Frank Seebacher" w:date="2025-07-23T10:16:00Z">
        <w:r w:rsidR="005D5009">
          <w:rPr>
            <w:rFonts w:ascii="Times New Roman" w:hAnsi="Times New Roman" w:cs="Times New Roman"/>
            <w:sz w:val="24"/>
            <w:szCs w:val="24"/>
          </w:rPr>
          <w:t>ha</w:t>
        </w:r>
        <w:del w:id="76" w:author="Daniel Noble" w:date="2025-09-12T09:49:00Z" w16du:dateUtc="2025-09-11T23:49:00Z">
          <w:r w:rsidR="005D5009" w:rsidDel="00887294">
            <w:rPr>
              <w:rFonts w:ascii="Times New Roman" w:hAnsi="Times New Roman" w:cs="Times New Roman"/>
              <w:sz w:val="24"/>
              <w:szCs w:val="24"/>
            </w:rPr>
            <w:delText>d</w:delText>
          </w:r>
        </w:del>
      </w:ins>
      <w:ins w:id="77" w:author="Daniel Noble" w:date="2025-09-12T09:49:00Z" w16du:dateUtc="2025-09-11T23:49:00Z">
        <w:r w:rsidR="00887294">
          <w:rPr>
            <w:rFonts w:ascii="Times New Roman" w:hAnsi="Times New Roman" w:cs="Times New Roman"/>
            <w:sz w:val="24"/>
            <w:szCs w:val="24"/>
          </w:rPr>
          <w:t xml:space="preserve">s </w:t>
        </w:r>
      </w:ins>
      <w:ins w:id="78" w:author="Frank Seebacher" w:date="2025-07-23T10:16:00Z">
        <w:del w:id="79" w:author="Daniel Noble" w:date="2025-09-12T09:50:00Z" w16du:dateUtc="2025-09-11T23:50:00Z">
          <w:r w:rsidR="005D5009" w:rsidDel="0018439F">
            <w:rPr>
              <w:rFonts w:ascii="Times New Roman" w:hAnsi="Times New Roman" w:cs="Times New Roman"/>
              <w:sz w:val="24"/>
              <w:szCs w:val="24"/>
            </w:rPr>
            <w:delText xml:space="preserve"> </w:delText>
          </w:r>
        </w:del>
        <w:r w:rsidR="005D5009">
          <w:rPr>
            <w:rFonts w:ascii="Times New Roman" w:hAnsi="Times New Roman" w:cs="Times New Roman"/>
            <w:sz w:val="24"/>
            <w:szCs w:val="24"/>
          </w:rPr>
          <w:t xml:space="preserve">limited </w:t>
        </w:r>
      </w:ins>
      <w:ins w:id="80" w:author="Frank Seebacher" w:date="2025-07-23T11:05:00Z">
        <w:r w:rsidR="00897D13">
          <w:rPr>
            <w:rFonts w:ascii="Times New Roman" w:hAnsi="Times New Roman" w:cs="Times New Roman"/>
            <w:sz w:val="24"/>
            <w:szCs w:val="24"/>
          </w:rPr>
          <w:t xml:space="preserve">overall </w:t>
        </w:r>
      </w:ins>
      <w:ins w:id="81" w:author="Frank Seebacher" w:date="2025-07-23T10:16:00Z">
        <w:r w:rsidR="005D5009">
          <w:rPr>
            <w:rFonts w:ascii="Times New Roman" w:hAnsi="Times New Roman" w:cs="Times New Roman"/>
            <w:sz w:val="24"/>
            <w:szCs w:val="24"/>
          </w:rPr>
          <w:t>effects on the mea</w:t>
        </w:r>
      </w:ins>
      <w:ins w:id="82" w:author="Frank Seebacher" w:date="2025-07-23T10:17:00Z">
        <w:r w:rsidR="005D5009">
          <w:rPr>
            <w:rFonts w:ascii="Times New Roman" w:hAnsi="Times New Roman" w:cs="Times New Roman"/>
            <w:sz w:val="24"/>
            <w:szCs w:val="24"/>
          </w:rPr>
          <w:t>ns and variances of trait values compared to</w:t>
        </w:r>
      </w:ins>
      <w:ins w:id="83" w:author="Frank Seebacher" w:date="2025-07-23T10:06:00Z">
        <w:r w:rsidR="008A0C8E">
          <w:rPr>
            <w:rFonts w:ascii="Times New Roman" w:hAnsi="Times New Roman" w:cs="Times New Roman"/>
            <w:sz w:val="24"/>
            <w:szCs w:val="24"/>
          </w:rPr>
          <w:t xml:space="preserve"> constant temperature</w:t>
        </w:r>
      </w:ins>
      <w:ins w:id="84" w:author="Frank Seebacher" w:date="2025-07-23T10:17:00Z">
        <w:r w:rsidR="005D5009">
          <w:rPr>
            <w:rFonts w:ascii="Times New Roman" w:hAnsi="Times New Roman" w:cs="Times New Roman"/>
            <w:sz w:val="24"/>
            <w:szCs w:val="24"/>
          </w:rPr>
          <w:t xml:space="preserve"> treatment</w:t>
        </w:r>
      </w:ins>
      <w:ins w:id="85" w:author="Frank Seebacher" w:date="2025-07-23T10:06:00Z">
        <w:r w:rsidR="008A0C8E">
          <w:rPr>
            <w:rFonts w:ascii="Times New Roman" w:hAnsi="Times New Roman" w:cs="Times New Roman"/>
            <w:sz w:val="24"/>
            <w:szCs w:val="24"/>
          </w:rPr>
          <w:t xml:space="preserve">s </w:t>
        </w:r>
      </w:ins>
      <w:ins w:id="86" w:author="Frank Seebacher" w:date="2025-07-23T10:08:00Z">
        <w:r w:rsidR="008A0C8E">
          <w:rPr>
            <w:rFonts w:ascii="Times New Roman" w:hAnsi="Times New Roman" w:cs="Times New Roman"/>
            <w:sz w:val="24"/>
            <w:szCs w:val="24"/>
          </w:rPr>
          <w:t>w</w:t>
        </w:r>
      </w:ins>
      <w:ins w:id="87" w:author="Frank Seebacher" w:date="2025-07-23T10:07:00Z">
        <w:r w:rsidR="008A0C8E">
          <w:rPr>
            <w:rFonts w:ascii="Times New Roman" w:hAnsi="Times New Roman" w:cs="Times New Roman"/>
            <w:sz w:val="24"/>
            <w:szCs w:val="24"/>
          </w:rPr>
          <w:t xml:space="preserve">ith the same mean and for the same duration </w:t>
        </w:r>
      </w:ins>
      <w:customXmlInsRangeStart w:id="88"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88"/>
          <w:ins w:id="89" w:author="Frank Seebacher" w:date="2025-07-28T15:59:00Z">
            <w:r w:rsidR="00582CA2" w:rsidRPr="00582CA2">
              <w:rPr>
                <w:rFonts w:ascii="Times New Roman" w:eastAsia="Times New Roman" w:hAnsi="Times New Roman" w:cs="Times New Roman"/>
                <w:sz w:val="24"/>
                <w:rPrChange w:id="90"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 w:author="Frank Seebacher" w:date="2025-07-28T15:59:00Z">
                  <w:rPr>
                    <w:rFonts w:eastAsia="Times New Roman"/>
                  </w:rPr>
                </w:rPrChange>
              </w:rPr>
              <w:t xml:space="preserve"> 2024)</w:t>
            </w:r>
          </w:ins>
          <w:customXmlInsRangeStart w:id="93" w:author="Frank Seebacher" w:date="2025-07-23T10:07:00Z"/>
        </w:sdtContent>
      </w:sdt>
      <w:customXmlInsRangeEnd w:id="93"/>
      <w:ins w:id="94" w:author="Frank Seebacher" w:date="2025-07-23T10:08:00Z">
        <w:r w:rsidR="008A0C8E">
          <w:rPr>
            <w:rFonts w:ascii="Times New Roman" w:hAnsi="Times New Roman" w:cs="Times New Roman"/>
            <w:sz w:val="24"/>
            <w:szCs w:val="24"/>
          </w:rPr>
          <w:t xml:space="preserve">. </w:t>
        </w:r>
      </w:ins>
      <w:ins w:id="95" w:author="Frank Seebacher" w:date="2025-07-23T10:18:00Z">
        <w:r w:rsidR="005D5009">
          <w:rPr>
            <w:rFonts w:ascii="Times New Roman" w:hAnsi="Times New Roman" w:cs="Times New Roman"/>
            <w:sz w:val="24"/>
            <w:szCs w:val="24"/>
          </w:rPr>
          <w:t xml:space="preserve">Increasing fluctuation amplitudes, however, </w:t>
        </w:r>
      </w:ins>
      <w:ins w:id="96" w:author="Frank Seebacher" w:date="2025-07-23T10:19:00Z">
        <w:r w:rsidR="005D5009">
          <w:rPr>
            <w:rFonts w:ascii="Times New Roman" w:hAnsi="Times New Roman" w:cs="Times New Roman"/>
            <w:sz w:val="24"/>
            <w:szCs w:val="24"/>
          </w:rPr>
          <w:t>appear</w:t>
        </w:r>
        <w:del w:id="97" w:author="Daniel Noble" w:date="2025-09-12T09:46:00Z" w16du:dateUtc="2025-09-11T23:46:00Z">
          <w:r w:rsidR="005D5009" w:rsidDel="00887294">
            <w:rPr>
              <w:rFonts w:ascii="Times New Roman" w:hAnsi="Times New Roman" w:cs="Times New Roman"/>
              <w:sz w:val="24"/>
              <w:szCs w:val="24"/>
            </w:rPr>
            <w:delText>ed</w:delText>
          </w:r>
        </w:del>
        <w:r w:rsidR="005D5009">
          <w:rPr>
            <w:rFonts w:ascii="Times New Roman" w:hAnsi="Times New Roman" w:cs="Times New Roman"/>
            <w:sz w:val="24"/>
            <w:szCs w:val="24"/>
          </w:rPr>
          <w:t xml:space="preserve"> to be stressful and increase</w:t>
        </w:r>
        <w:del w:id="98" w:author="Daniel Noble" w:date="2025-09-12T09:46:00Z" w16du:dateUtc="2025-09-11T23:46:00Z">
          <w:r w:rsidR="005D5009" w:rsidDel="00887294">
            <w:rPr>
              <w:rFonts w:ascii="Times New Roman" w:hAnsi="Times New Roman" w:cs="Times New Roman"/>
              <w:sz w:val="24"/>
              <w:szCs w:val="24"/>
            </w:rPr>
            <w:delText>d</w:delText>
          </w:r>
        </w:del>
        <w:r w:rsidR="005D5009">
          <w:rPr>
            <w:rFonts w:ascii="Times New Roman" w:hAnsi="Times New Roman" w:cs="Times New Roman"/>
            <w:sz w:val="24"/>
            <w:szCs w:val="24"/>
          </w:rPr>
          <w:t xml:space="preserve"> heat shock protein expression, reduce</w:t>
        </w:r>
        <w:del w:id="99" w:author="Daniel Noble" w:date="2025-09-12T09:46:00Z" w16du:dateUtc="2025-09-11T23:46:00Z">
          <w:r w:rsidR="005D5009" w:rsidDel="00887294">
            <w:rPr>
              <w:rFonts w:ascii="Times New Roman" w:hAnsi="Times New Roman" w:cs="Times New Roman"/>
              <w:sz w:val="24"/>
              <w:szCs w:val="24"/>
            </w:rPr>
            <w:delText>d</w:delText>
          </w:r>
        </w:del>
        <w:r w:rsidR="005D5009">
          <w:rPr>
            <w:rFonts w:ascii="Times New Roman" w:hAnsi="Times New Roman" w:cs="Times New Roman"/>
            <w:sz w:val="24"/>
            <w:szCs w:val="24"/>
          </w:rPr>
          <w:t xml:space="preserve"> lo</w:t>
        </w:r>
      </w:ins>
      <w:ins w:id="100" w:author="Frank Seebacher" w:date="2025-07-23T10:20:00Z">
        <w:r w:rsidR="005D5009">
          <w:rPr>
            <w:rFonts w:ascii="Times New Roman" w:hAnsi="Times New Roman" w:cs="Times New Roman"/>
            <w:sz w:val="24"/>
            <w:szCs w:val="24"/>
          </w:rPr>
          <w:t>n</w:t>
        </w:r>
      </w:ins>
      <w:ins w:id="101" w:author="Frank Seebacher" w:date="2025-07-23T10:19:00Z">
        <w:r w:rsidR="005D5009">
          <w:rPr>
            <w:rFonts w:ascii="Times New Roman" w:hAnsi="Times New Roman" w:cs="Times New Roman"/>
            <w:sz w:val="24"/>
            <w:szCs w:val="24"/>
          </w:rPr>
          <w:t>gevity</w:t>
        </w:r>
      </w:ins>
      <w:ins w:id="102" w:author="Frank Seebacher" w:date="2025-07-23T10:20:00Z">
        <w:r w:rsidR="005D5009">
          <w:rPr>
            <w:rFonts w:ascii="Times New Roman" w:hAnsi="Times New Roman" w:cs="Times New Roman"/>
            <w:sz w:val="24"/>
            <w:szCs w:val="24"/>
          </w:rPr>
          <w:t>, and ha</w:t>
        </w:r>
        <w:del w:id="103" w:author="Daniel Noble" w:date="2025-09-12T09:46:00Z" w16du:dateUtc="2025-09-11T23:46:00Z">
          <w:r w:rsidR="005D5009" w:rsidDel="00887294">
            <w:rPr>
              <w:rFonts w:ascii="Times New Roman" w:hAnsi="Times New Roman" w:cs="Times New Roman"/>
              <w:sz w:val="24"/>
              <w:szCs w:val="24"/>
            </w:rPr>
            <w:delText xml:space="preserve">d </w:delText>
          </w:r>
        </w:del>
      </w:ins>
      <w:ins w:id="104" w:author="Daniel Noble" w:date="2025-09-12T09:46:00Z" w16du:dateUtc="2025-09-11T23:46:00Z">
        <w:r w:rsidR="00887294">
          <w:rPr>
            <w:rFonts w:ascii="Times New Roman" w:hAnsi="Times New Roman" w:cs="Times New Roman"/>
            <w:sz w:val="24"/>
            <w:szCs w:val="24"/>
          </w:rPr>
          <w:t xml:space="preserve">ve </w:t>
        </w:r>
      </w:ins>
      <w:ins w:id="105" w:author="Frank Seebacher" w:date="2025-07-23T10:20:00Z">
        <w:r w:rsidR="005D5009">
          <w:rPr>
            <w:rFonts w:ascii="Times New Roman" w:hAnsi="Times New Roman" w:cs="Times New Roman"/>
            <w:sz w:val="24"/>
            <w:szCs w:val="24"/>
          </w:rPr>
          <w:t>negative impacts on populations of aquatic animals</w:t>
        </w:r>
      </w:ins>
      <w:ins w:id="106" w:author="Frank Seebacher" w:date="2025-07-23T10:26:00Z">
        <w:r w:rsidR="001349C4">
          <w:rPr>
            <w:rFonts w:ascii="Times New Roman" w:hAnsi="Times New Roman" w:cs="Times New Roman"/>
            <w:sz w:val="24"/>
            <w:szCs w:val="24"/>
          </w:rPr>
          <w:t xml:space="preserve">. These effects </w:t>
        </w:r>
      </w:ins>
      <w:ins w:id="107" w:author="Frank Seebacher" w:date="2025-07-23T11:05:00Z">
        <w:r w:rsidR="00897D13">
          <w:rPr>
            <w:rFonts w:ascii="Times New Roman" w:hAnsi="Times New Roman" w:cs="Times New Roman"/>
            <w:sz w:val="24"/>
            <w:szCs w:val="24"/>
          </w:rPr>
          <w:t>were</w:t>
        </w:r>
      </w:ins>
      <w:ins w:id="108" w:author="Frank Seebacher" w:date="2025-07-23T10:26:00Z">
        <w:r w:rsidR="001349C4">
          <w:rPr>
            <w:rFonts w:ascii="Times New Roman" w:hAnsi="Times New Roman" w:cs="Times New Roman"/>
            <w:sz w:val="24"/>
            <w:szCs w:val="24"/>
          </w:rPr>
          <w:t xml:space="preserve"> </w:t>
        </w:r>
        <w:del w:id="109" w:author="Daniel Noble" w:date="2025-09-12T09:51:00Z" w16du:dateUtc="2025-09-11T23:51:00Z">
          <w:r w:rsidR="001349C4" w:rsidDel="0018439F">
            <w:rPr>
              <w:rFonts w:ascii="Times New Roman" w:hAnsi="Times New Roman" w:cs="Times New Roman"/>
              <w:sz w:val="24"/>
              <w:szCs w:val="24"/>
            </w:rPr>
            <w:delText>like</w:delText>
          </w:r>
        </w:del>
      </w:ins>
      <w:ins w:id="110" w:author="Frank Seebacher" w:date="2025-07-23T10:27:00Z">
        <w:del w:id="111" w:author="Daniel Noble" w:date="2025-09-12T09:51:00Z" w16du:dateUtc="2025-09-11T23:51:00Z">
          <w:r w:rsidR="001349C4" w:rsidDel="0018439F">
            <w:rPr>
              <w:rFonts w:ascii="Times New Roman" w:hAnsi="Times New Roman" w:cs="Times New Roman"/>
              <w:sz w:val="24"/>
              <w:szCs w:val="24"/>
            </w:rPr>
            <w:delText>l</w:delText>
          </w:r>
        </w:del>
      </w:ins>
      <w:ins w:id="112" w:author="Frank Seebacher" w:date="2025-07-23T10:26:00Z">
        <w:del w:id="113" w:author="Daniel Noble" w:date="2025-09-12T09:51:00Z" w16du:dateUtc="2025-09-11T23:51:00Z">
          <w:r w:rsidR="001349C4" w:rsidDel="0018439F">
            <w:rPr>
              <w:rFonts w:ascii="Times New Roman" w:hAnsi="Times New Roman" w:cs="Times New Roman"/>
              <w:sz w:val="24"/>
              <w:szCs w:val="24"/>
            </w:rPr>
            <w:delText>y the</w:delText>
          </w:r>
        </w:del>
      </w:ins>
      <w:ins w:id="114" w:author="Daniel Noble" w:date="2025-09-12T09:51:00Z" w16du:dateUtc="2025-09-11T23:51:00Z">
        <w:r w:rsidR="0018439F">
          <w:rPr>
            <w:rFonts w:ascii="Times New Roman" w:hAnsi="Times New Roman" w:cs="Times New Roman"/>
            <w:sz w:val="24"/>
            <w:szCs w:val="24"/>
          </w:rPr>
          <w:t>hypothesised to be the</w:t>
        </w:r>
      </w:ins>
      <w:ins w:id="115" w:author="Frank Seebacher" w:date="2025-07-23T10:26:00Z">
        <w:r w:rsidR="001349C4">
          <w:rPr>
            <w:rFonts w:ascii="Times New Roman" w:hAnsi="Times New Roman" w:cs="Times New Roman"/>
            <w:sz w:val="24"/>
            <w:szCs w:val="24"/>
          </w:rPr>
          <w:t xml:space="preserve"> result of reaching damaging high temperatures as amplitudes</w:t>
        </w:r>
      </w:ins>
      <w:ins w:id="116" w:author="Frank Seebacher" w:date="2025-07-23T10:27:00Z">
        <w:r w:rsidR="001349C4">
          <w:rPr>
            <w:rFonts w:ascii="Times New Roman" w:hAnsi="Times New Roman" w:cs="Times New Roman"/>
            <w:sz w:val="24"/>
            <w:szCs w:val="24"/>
          </w:rPr>
          <w:t xml:space="preserve"> increase</w:t>
        </w:r>
      </w:ins>
      <w:ins w:id="117" w:author="Frank Seebacher" w:date="2025-07-23T11:06:00Z">
        <w:r w:rsidR="00897D13">
          <w:rPr>
            <w:rFonts w:ascii="Times New Roman" w:hAnsi="Times New Roman" w:cs="Times New Roman"/>
            <w:sz w:val="24"/>
            <w:szCs w:val="24"/>
          </w:rPr>
          <w:t>d</w:t>
        </w:r>
      </w:ins>
      <w:ins w:id="118" w:author="Frank Seebacher" w:date="2025-07-23T10:20:00Z">
        <w:r w:rsidR="005D5009">
          <w:rPr>
            <w:rFonts w:ascii="Times New Roman" w:hAnsi="Times New Roman" w:cs="Times New Roman"/>
            <w:sz w:val="24"/>
            <w:szCs w:val="24"/>
          </w:rPr>
          <w:t xml:space="preserve"> </w:t>
        </w:r>
      </w:ins>
      <w:customXmlInsRangeStart w:id="119"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119"/>
          <w:ins w:id="120" w:author="Frank Seebacher" w:date="2025-07-28T15:59:00Z">
            <w:r w:rsidR="00582CA2" w:rsidRPr="00582CA2">
              <w:rPr>
                <w:rFonts w:ascii="Times New Roman" w:eastAsia="Times New Roman" w:hAnsi="Times New Roman" w:cs="Times New Roman"/>
                <w:sz w:val="24"/>
                <w:rPrChange w:id="121"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12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3" w:author="Frank Seebacher" w:date="2025-07-28T15:59:00Z">
                  <w:rPr>
                    <w:rFonts w:eastAsia="Times New Roman"/>
                  </w:rPr>
                </w:rPrChange>
              </w:rPr>
              <w:t xml:space="preserve"> 2024)</w:t>
            </w:r>
          </w:ins>
          <w:customXmlInsRangeStart w:id="124" w:author="Frank Seebacher" w:date="2025-07-23T10:20:00Z"/>
        </w:sdtContent>
      </w:sdt>
      <w:customXmlInsRangeEnd w:id="124"/>
      <w:ins w:id="125" w:author="Frank Seebacher" w:date="2025-07-23T10:21:00Z">
        <w:r w:rsidR="005D5009">
          <w:rPr>
            <w:rFonts w:ascii="Times New Roman" w:hAnsi="Times New Roman" w:cs="Times New Roman"/>
            <w:sz w:val="24"/>
            <w:szCs w:val="24"/>
          </w:rPr>
          <w:t xml:space="preserve">. </w:t>
        </w:r>
      </w:ins>
      <w:ins w:id="126" w:author="Frank Seebacher" w:date="2025-07-23T10:27:00Z">
        <w:r w:rsidR="001349C4">
          <w:rPr>
            <w:rFonts w:ascii="Times New Roman" w:hAnsi="Times New Roman" w:cs="Times New Roman"/>
            <w:sz w:val="24"/>
            <w:szCs w:val="24"/>
          </w:rPr>
          <w:t>In the special case of</w:t>
        </w:r>
      </w:ins>
      <w:ins w:id="127" w:author="Frank Seebacher" w:date="2025-07-23T10:22:00Z">
        <w:r w:rsidR="005D5009">
          <w:rPr>
            <w:rFonts w:ascii="Times New Roman" w:hAnsi="Times New Roman" w:cs="Times New Roman"/>
            <w:sz w:val="24"/>
            <w:szCs w:val="24"/>
          </w:rPr>
          <w:t xml:space="preserve"> egg incubation temperatures in reptiles, </w:t>
        </w:r>
      </w:ins>
      <w:ins w:id="128" w:author="Frank Seebacher" w:date="2025-07-23T10:27:00Z">
        <w:r w:rsidR="001349C4">
          <w:rPr>
            <w:rFonts w:ascii="Times New Roman" w:hAnsi="Times New Roman" w:cs="Times New Roman"/>
            <w:sz w:val="24"/>
            <w:szCs w:val="24"/>
          </w:rPr>
          <w:t>the effects of fluctuating temperatures</w:t>
        </w:r>
      </w:ins>
      <w:ins w:id="129" w:author="Frank Seebacher" w:date="2025-07-23T10:22:00Z">
        <w:r w:rsidR="005D5009">
          <w:rPr>
            <w:rFonts w:ascii="Times New Roman" w:hAnsi="Times New Roman" w:cs="Times New Roman"/>
            <w:sz w:val="24"/>
            <w:szCs w:val="24"/>
          </w:rPr>
          <w:t xml:space="preserve"> depend</w:t>
        </w:r>
        <w:del w:id="130" w:author="Daniel Noble" w:date="2025-09-12T09:46:00Z" w16du:dateUtc="2025-09-11T23:46:00Z">
          <w:r w:rsidR="005D5009" w:rsidDel="00887294">
            <w:rPr>
              <w:rFonts w:ascii="Times New Roman" w:hAnsi="Times New Roman" w:cs="Times New Roman"/>
              <w:sz w:val="24"/>
              <w:szCs w:val="24"/>
            </w:rPr>
            <w:delText>ed</w:delText>
          </w:r>
        </w:del>
        <w:r w:rsidR="005D5009">
          <w:rPr>
            <w:rFonts w:ascii="Times New Roman" w:hAnsi="Times New Roman" w:cs="Times New Roman"/>
            <w:sz w:val="24"/>
            <w:szCs w:val="24"/>
          </w:rPr>
          <w:t xml:space="preserve"> on mean tempera</w:t>
        </w:r>
      </w:ins>
      <w:ins w:id="131" w:author="Frank Seebacher" w:date="2025-07-23T10:23:00Z">
        <w:r w:rsidR="005D5009">
          <w:rPr>
            <w:rFonts w:ascii="Times New Roman" w:hAnsi="Times New Roman" w:cs="Times New Roman"/>
            <w:sz w:val="24"/>
            <w:szCs w:val="24"/>
          </w:rPr>
          <w:t>tures</w:t>
        </w:r>
      </w:ins>
      <w:ins w:id="132" w:author="Daniel Noble" w:date="2025-09-12T09:52:00Z" w16du:dateUtc="2025-09-11T23:52:00Z">
        <w:r w:rsidR="0018439F">
          <w:rPr>
            <w:rFonts w:ascii="Times New Roman" w:hAnsi="Times New Roman" w:cs="Times New Roman"/>
            <w:sz w:val="24"/>
            <w:szCs w:val="24"/>
          </w:rPr>
          <w:t xml:space="preserve"> and the trait</w:t>
        </w:r>
      </w:ins>
      <w:ins w:id="133" w:author="Frank Seebacher" w:date="2025-07-23T10:23:00Z">
        <w:r w:rsidR="005D5009">
          <w:rPr>
            <w:rFonts w:ascii="Times New Roman" w:hAnsi="Times New Roman" w:cs="Times New Roman"/>
            <w:sz w:val="24"/>
            <w:szCs w:val="24"/>
          </w:rPr>
          <w:t>.</w:t>
        </w:r>
        <w:r w:rsidR="00620E77">
          <w:rPr>
            <w:rFonts w:ascii="Times New Roman" w:hAnsi="Times New Roman" w:cs="Times New Roman"/>
            <w:sz w:val="24"/>
            <w:szCs w:val="24"/>
          </w:rPr>
          <w:t xml:space="preserve"> </w:t>
        </w:r>
      </w:ins>
      <w:ins w:id="134" w:author="Frank Seebacher" w:date="2025-07-23T10:25:00Z">
        <w:r w:rsidR="00620E77">
          <w:rPr>
            <w:rFonts w:ascii="Times New Roman" w:hAnsi="Times New Roman" w:cs="Times New Roman"/>
            <w:sz w:val="24"/>
            <w:szCs w:val="24"/>
          </w:rPr>
          <w:t>C</w:t>
        </w:r>
      </w:ins>
      <w:ins w:id="135" w:author="Frank Seebacher" w:date="2025-07-23T10:28:00Z">
        <w:r w:rsidR="001349C4">
          <w:rPr>
            <w:rFonts w:ascii="Times New Roman" w:hAnsi="Times New Roman" w:cs="Times New Roman"/>
            <w:sz w:val="24"/>
            <w:szCs w:val="24"/>
          </w:rPr>
          <w:t>o</w:t>
        </w:r>
      </w:ins>
      <w:ins w:id="136" w:author="Frank Seebacher" w:date="2025-07-23T10:25:00Z">
        <w:r w:rsidR="00620E77">
          <w:rPr>
            <w:rFonts w:ascii="Times New Roman" w:hAnsi="Times New Roman" w:cs="Times New Roman"/>
            <w:sz w:val="24"/>
            <w:szCs w:val="24"/>
          </w:rPr>
          <w:t xml:space="preserve">mpared to constant temperatures, </w:t>
        </w:r>
      </w:ins>
      <w:ins w:id="137" w:author="Frank Seebacher" w:date="2025-07-23T10:23:00Z">
        <w:r w:rsidR="00620E77">
          <w:rPr>
            <w:rFonts w:ascii="Times New Roman" w:hAnsi="Times New Roman" w:cs="Times New Roman"/>
            <w:sz w:val="24"/>
            <w:szCs w:val="24"/>
          </w:rPr>
          <w:t xml:space="preserve">fluctuations increased </w:t>
        </w:r>
      </w:ins>
      <w:ins w:id="138" w:author="Frank Seebacher" w:date="2025-07-23T10:24:00Z">
        <w:r w:rsidR="00620E77">
          <w:rPr>
            <w:rFonts w:ascii="Times New Roman" w:hAnsi="Times New Roman" w:cs="Times New Roman"/>
            <w:sz w:val="24"/>
            <w:szCs w:val="24"/>
          </w:rPr>
          <w:t>hatching success and decreased incubation time</w:t>
        </w:r>
      </w:ins>
      <w:ins w:id="139" w:author="Frank Seebacher" w:date="2025-07-23T10:25:00Z">
        <w:r w:rsidR="00620E77">
          <w:rPr>
            <w:rFonts w:ascii="Times New Roman" w:hAnsi="Times New Roman" w:cs="Times New Roman"/>
            <w:sz w:val="24"/>
            <w:szCs w:val="24"/>
          </w:rPr>
          <w:t xml:space="preserve"> at cooler mean temperatures</w:t>
        </w:r>
      </w:ins>
      <w:ins w:id="140" w:author="Frank Seebacher" w:date="2025-07-23T10:24:00Z">
        <w:r w:rsidR="00620E77">
          <w:rPr>
            <w:rFonts w:ascii="Times New Roman" w:hAnsi="Times New Roman" w:cs="Times New Roman"/>
            <w:sz w:val="24"/>
            <w:szCs w:val="24"/>
          </w:rPr>
          <w:t xml:space="preserve">, while fluctuations had a negative effect at warmer </w:t>
        </w:r>
      </w:ins>
      <w:ins w:id="141" w:author="Frank Seebacher" w:date="2025-07-23T10:25:00Z">
        <w:r w:rsidR="00620E77">
          <w:rPr>
            <w:rFonts w:ascii="Times New Roman" w:hAnsi="Times New Roman" w:cs="Times New Roman"/>
            <w:sz w:val="24"/>
            <w:szCs w:val="24"/>
          </w:rPr>
          <w:t xml:space="preserve">mean </w:t>
        </w:r>
      </w:ins>
      <w:ins w:id="142" w:author="Frank Seebacher" w:date="2025-07-23T10:24:00Z">
        <w:r w:rsidR="00620E77">
          <w:rPr>
            <w:rFonts w:ascii="Times New Roman" w:hAnsi="Times New Roman" w:cs="Times New Roman"/>
            <w:sz w:val="24"/>
            <w:szCs w:val="24"/>
          </w:rPr>
          <w:t>temperatures</w:t>
        </w:r>
      </w:ins>
      <w:ins w:id="143" w:author="Frank Seebacher" w:date="2025-07-23T10:23:00Z">
        <w:r w:rsidR="005D5009">
          <w:rPr>
            <w:rFonts w:ascii="Times New Roman" w:hAnsi="Times New Roman" w:cs="Times New Roman"/>
            <w:sz w:val="24"/>
            <w:szCs w:val="24"/>
          </w:rPr>
          <w:t xml:space="preserve"> </w:t>
        </w:r>
      </w:ins>
      <w:customXmlInsRangeStart w:id="144"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44"/>
          <w:ins w:id="145" w:author="Frank Seebacher" w:date="2025-07-28T15:59:00Z">
            <w:r w:rsidR="00582CA2" w:rsidRPr="00582CA2">
              <w:rPr>
                <w:rFonts w:ascii="Times New Roman" w:eastAsia="Times New Roman" w:hAnsi="Times New Roman" w:cs="Times New Roman"/>
                <w:sz w:val="24"/>
                <w:rPrChange w:id="146"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48" w:author="Frank Seebacher" w:date="2025-07-28T15:59:00Z">
                  <w:rPr>
                    <w:rFonts w:eastAsia="Times New Roman"/>
                  </w:rPr>
                </w:rPrChange>
              </w:rPr>
              <w:t xml:space="preserve"> 2022)</w:t>
            </w:r>
          </w:ins>
          <w:customXmlInsRangeStart w:id="149" w:author="Frank Seebacher" w:date="2025-07-23T10:28:00Z"/>
        </w:sdtContent>
      </w:sdt>
      <w:customXmlInsRangeEnd w:id="149"/>
      <w:ins w:id="150" w:author="Frank Seebacher" w:date="2025-07-23T10:29:00Z">
        <w:r w:rsidR="001349C4">
          <w:rPr>
            <w:rFonts w:ascii="Times New Roman" w:hAnsi="Times New Roman" w:cs="Times New Roman"/>
            <w:sz w:val="24"/>
            <w:szCs w:val="24"/>
          </w:rPr>
          <w:t xml:space="preserve">. </w:t>
        </w:r>
        <w:del w:id="151" w:author="Daniel Noble" w:date="2025-09-12T09:47:00Z" w16du:dateUtc="2025-09-11T23:47:00Z">
          <w:r w:rsidR="001349C4" w:rsidDel="00887294">
            <w:rPr>
              <w:rFonts w:ascii="Times New Roman" w:hAnsi="Times New Roman" w:cs="Times New Roman"/>
              <w:sz w:val="24"/>
              <w:szCs w:val="24"/>
            </w:rPr>
            <w:delText>As above, the n</w:delText>
          </w:r>
        </w:del>
      </w:ins>
      <w:ins w:id="152" w:author="Daniel Noble" w:date="2025-09-12T09:47:00Z" w16du:dateUtc="2025-09-11T23:47:00Z">
        <w:r w:rsidR="00887294">
          <w:rPr>
            <w:rFonts w:ascii="Times New Roman" w:hAnsi="Times New Roman" w:cs="Times New Roman"/>
            <w:sz w:val="24"/>
            <w:szCs w:val="24"/>
          </w:rPr>
          <w:t>N</w:t>
        </w:r>
      </w:ins>
      <w:ins w:id="153" w:author="Frank Seebacher" w:date="2025-07-23T10:29:00Z">
        <w:r w:rsidR="001349C4">
          <w:rPr>
            <w:rFonts w:ascii="Times New Roman" w:hAnsi="Times New Roman" w:cs="Times New Roman"/>
            <w:sz w:val="24"/>
            <w:szCs w:val="24"/>
          </w:rPr>
          <w:t xml:space="preserve">egative effects of </w:t>
        </w:r>
      </w:ins>
      <w:ins w:id="154" w:author="Frank Seebacher" w:date="2025-07-23T10:30:00Z">
        <w:r w:rsidR="001349C4">
          <w:rPr>
            <w:rFonts w:ascii="Times New Roman" w:hAnsi="Times New Roman" w:cs="Times New Roman"/>
            <w:sz w:val="24"/>
            <w:szCs w:val="24"/>
          </w:rPr>
          <w:t xml:space="preserve">fluctuations at high mean temperatures </w:t>
        </w:r>
      </w:ins>
      <w:ins w:id="155" w:author="Frank Seebacher" w:date="2025-07-23T11:06:00Z">
        <w:r w:rsidR="00897D13">
          <w:rPr>
            <w:rFonts w:ascii="Times New Roman" w:hAnsi="Times New Roman" w:cs="Times New Roman"/>
            <w:sz w:val="24"/>
            <w:szCs w:val="24"/>
          </w:rPr>
          <w:t>were</w:t>
        </w:r>
      </w:ins>
      <w:ins w:id="156" w:author="Frank Seebacher" w:date="2025-07-23T10:30:00Z">
        <w:r w:rsidR="001349C4">
          <w:rPr>
            <w:rFonts w:ascii="Times New Roman" w:hAnsi="Times New Roman" w:cs="Times New Roman"/>
            <w:sz w:val="24"/>
            <w:szCs w:val="24"/>
          </w:rPr>
          <w:t xml:space="preserve"> li</w:t>
        </w:r>
      </w:ins>
      <w:ins w:id="157"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58" w:author="Frank Seebacher" w:date="2025-07-23T10:32:00Z"/>
          <w:rFonts w:ascii="Times New Roman" w:hAnsi="Times New Roman" w:cs="Times New Roman"/>
          <w:sz w:val="24"/>
          <w:szCs w:val="24"/>
        </w:rPr>
      </w:pPr>
      <w:ins w:id="159" w:author="Frank Seebacher" w:date="2025-07-23T10:31:00Z">
        <w:r>
          <w:rPr>
            <w:rFonts w:ascii="Times New Roman" w:hAnsi="Times New Roman" w:cs="Times New Roman"/>
            <w:sz w:val="24"/>
            <w:szCs w:val="24"/>
          </w:rPr>
          <w:t>Importantly,</w:t>
        </w:r>
      </w:ins>
      <w:del w:id="160"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61"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62" w:author="Frank Seebacher" w:date="2025-07-24T13:33:00Z"/>
          <w:rFonts w:ascii="Times New Roman" w:hAnsi="Times New Roman" w:cs="Times New Roman"/>
          <w:sz w:val="24"/>
          <w:szCs w:val="24"/>
        </w:rPr>
      </w:pPr>
      <w:del w:id="163"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64" w:author="Frank Seebacher" w:date="2025-07-23T11:07:00Z">
        <w:r w:rsidR="006772E6">
          <w:rPr>
            <w:rFonts w:ascii="Times New Roman" w:hAnsi="Times New Roman" w:cs="Times New Roman"/>
            <w:sz w:val="24"/>
            <w:szCs w:val="24"/>
          </w:rPr>
          <w:t xml:space="preserve"> for potentially damaging effects of temperature variation</w:t>
        </w:r>
      </w:ins>
      <w:ins w:id="165" w:author="Frank Seebacher" w:date="2025-07-23T11:08:00Z">
        <w:r w:rsidR="006772E6">
          <w:rPr>
            <w:rFonts w:ascii="Times New Roman" w:hAnsi="Times New Roman" w:cs="Times New Roman"/>
            <w:sz w:val="24"/>
            <w:szCs w:val="24"/>
          </w:rPr>
          <w:t xml:space="preserve"> </w:t>
        </w:r>
      </w:ins>
      <w:del w:id="166"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67" w:author="Frank Seebacher" w:date="2025-07-23T15:44:00Z">
        <w:r w:rsidR="00CC14E4">
          <w:rPr>
            <w:rFonts w:ascii="Times New Roman" w:hAnsi="Times New Roman" w:cs="Times New Roman"/>
            <w:sz w:val="24"/>
            <w:szCs w:val="24"/>
          </w:rPr>
          <w:t>t</w:t>
        </w:r>
      </w:ins>
      <w:ins w:id="168" w:author="Frank Seebacher" w:date="2025-07-23T15:31:00Z">
        <w:r w:rsidR="0050553A">
          <w:rPr>
            <w:rFonts w:ascii="Times New Roman" w:hAnsi="Times New Roman" w:cs="Times New Roman"/>
            <w:sz w:val="24"/>
            <w:szCs w:val="24"/>
          </w:rPr>
          <w:t xml:space="preserve"> </w:t>
        </w:r>
      </w:ins>
      <w:ins w:id="169" w:author="Frank Seebacher" w:date="2025-07-23T15:32:00Z">
        <w:r w:rsidR="0050553A" w:rsidRPr="0050553A">
          <w:rPr>
            <w:rFonts w:ascii="Times New Roman" w:eastAsia="Times New Roman" w:hAnsi="Times New Roman" w:cs="Times New Roman"/>
            <w:sz w:val="24"/>
            <w:rPrChange w:id="170"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71"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72"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73"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74" w:author="Frank Seebacher" w:date="2025-07-23T15:32:00Z">
              <w:rPr>
                <w:rFonts w:eastAsia="Times New Roman"/>
              </w:rPr>
            </w:rPrChange>
          </w:rPr>
          <w:t xml:space="preserve"> 2015)</w:t>
        </w:r>
      </w:ins>
      <w:ins w:id="175" w:author="Frank Seebacher" w:date="2025-07-23T15:44:00Z">
        <w:r w:rsidR="00CC14E4">
          <w:rPr>
            <w:rFonts w:ascii="Times New Roman" w:hAnsi="Times New Roman" w:cs="Times New Roman"/>
            <w:sz w:val="24"/>
            <w:szCs w:val="24"/>
          </w:rPr>
          <w:t>.</w:t>
        </w:r>
      </w:ins>
      <w:ins w:id="176" w:author="Frank Seebacher" w:date="2025-07-23T15:46:00Z">
        <w:r w:rsidR="00566CA5">
          <w:rPr>
            <w:rFonts w:ascii="Times New Roman" w:eastAsia="Times New Roman" w:hAnsi="Times New Roman" w:cs="Times New Roman"/>
            <w:sz w:val="24"/>
          </w:rPr>
          <w:t xml:space="preserve"> For example, </w:t>
        </w:r>
      </w:ins>
      <w:ins w:id="177" w:author="Frank Seebacher" w:date="2025-07-23T15:50:00Z">
        <w:r w:rsidR="00566CA5">
          <w:rPr>
            <w:rFonts w:ascii="Times New Roman" w:eastAsia="Times New Roman" w:hAnsi="Times New Roman" w:cs="Times New Roman"/>
            <w:sz w:val="24"/>
          </w:rPr>
          <w:t xml:space="preserve">thermal </w:t>
        </w:r>
      </w:ins>
      <w:ins w:id="178" w:author="Frank Seebacher" w:date="2025-07-23T15:49:00Z">
        <w:r w:rsidR="00566CA5">
          <w:rPr>
            <w:rFonts w:ascii="Times New Roman" w:eastAsia="Times New Roman" w:hAnsi="Times New Roman" w:cs="Times New Roman"/>
            <w:sz w:val="24"/>
          </w:rPr>
          <w:t>acclimat</w:t>
        </w:r>
      </w:ins>
      <w:ins w:id="179" w:author="Frank Seebacher" w:date="2025-07-23T15:50:00Z">
        <w:r w:rsidR="00566CA5">
          <w:rPr>
            <w:rFonts w:ascii="Times New Roman" w:eastAsia="Times New Roman" w:hAnsi="Times New Roman" w:cs="Times New Roman"/>
            <w:sz w:val="24"/>
          </w:rPr>
          <w:t>ion</w:t>
        </w:r>
      </w:ins>
      <w:ins w:id="180"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81"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8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83"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84" w:author="Frank Seebacher" w:date="2025-07-23T15:54:00Z">
        <w:r w:rsidR="00566CA5">
          <w:rPr>
            <w:rFonts w:ascii="Times New Roman" w:eastAsia="Times New Roman" w:hAnsi="Times New Roman" w:cs="Times New Roman"/>
            <w:sz w:val="24"/>
          </w:rPr>
          <w:t>-</w:t>
        </w:r>
      </w:ins>
      <w:ins w:id="185" w:author="Frank Seebacher" w:date="2025-07-23T15:50:00Z">
        <w:r w:rsidR="00566CA5">
          <w:rPr>
            <w:rFonts w:ascii="Times New Roman" w:eastAsia="Times New Roman" w:hAnsi="Times New Roman" w:cs="Times New Roman"/>
            <w:sz w:val="24"/>
          </w:rPr>
          <w:t>acclimated fish</w:t>
        </w:r>
      </w:ins>
      <w:ins w:id="186"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87"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88"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89"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90" w:author="Frank Seebacher" w:date="2025-07-23T15:50:00Z">
        <w:r w:rsidR="00566CA5">
          <w:rPr>
            <w:rFonts w:ascii="Times New Roman" w:eastAsia="Times New Roman" w:hAnsi="Times New Roman" w:cs="Times New Roman"/>
            <w:sz w:val="24"/>
          </w:rPr>
          <w:t xml:space="preserve"> to 3</w:t>
        </w:r>
      </w:ins>
      <w:ins w:id="191"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92"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3"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94"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5" w:author="Frank Seebacher" w:date="2025-07-23T15:54:00Z">
        <w:r w:rsidR="00566CA5">
          <w:rPr>
            <w:rFonts w:ascii="Times New Roman" w:eastAsia="Times New Roman" w:hAnsi="Times New Roman" w:cs="Times New Roman"/>
            <w:sz w:val="24"/>
          </w:rPr>
          <w:t>-</w:t>
        </w:r>
      </w:ins>
      <w:ins w:id="196" w:author="Frank Seebacher" w:date="2025-07-23T15:50:00Z">
        <w:r w:rsidR="00566CA5">
          <w:rPr>
            <w:rFonts w:ascii="Times New Roman" w:eastAsia="Times New Roman" w:hAnsi="Times New Roman" w:cs="Times New Roman"/>
            <w:sz w:val="24"/>
          </w:rPr>
          <w:t>acclimated fish</w:t>
        </w:r>
      </w:ins>
      <w:ins w:id="197"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98"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99" w:author="Frank Seebacher" w:date="2025-07-23T15:54:00Z">
        <w:r w:rsidR="00566CA5">
          <w:rPr>
            <w:rFonts w:ascii="Times New Roman" w:eastAsia="Times New Roman" w:hAnsi="Times New Roman" w:cs="Times New Roman"/>
            <w:sz w:val="24"/>
          </w:rPr>
          <w:t>-</w:t>
        </w:r>
      </w:ins>
      <w:ins w:id="200" w:author="Frank Seebacher" w:date="2025-07-23T15:51:00Z">
        <w:r w:rsidR="00566CA5">
          <w:rPr>
            <w:rFonts w:ascii="Times New Roman" w:eastAsia="Times New Roman" w:hAnsi="Times New Roman" w:cs="Times New Roman"/>
            <w:sz w:val="24"/>
          </w:rPr>
          <w:t>acclim</w:t>
        </w:r>
      </w:ins>
      <w:ins w:id="201" w:author="Frank Seebacher" w:date="2025-07-23T15:54:00Z">
        <w:r w:rsidR="00566CA5">
          <w:rPr>
            <w:rFonts w:ascii="Times New Roman" w:eastAsia="Times New Roman" w:hAnsi="Times New Roman" w:cs="Times New Roman"/>
            <w:sz w:val="24"/>
          </w:rPr>
          <w:t>a</w:t>
        </w:r>
      </w:ins>
      <w:ins w:id="202" w:author="Frank Seebacher" w:date="2025-07-23T15:51:00Z">
        <w:r w:rsidR="00566CA5">
          <w:rPr>
            <w:rFonts w:ascii="Times New Roman" w:eastAsia="Times New Roman" w:hAnsi="Times New Roman" w:cs="Times New Roman"/>
            <w:sz w:val="24"/>
          </w:rPr>
          <w:t>te</w:t>
        </w:r>
      </w:ins>
      <w:ins w:id="203" w:author="Frank Seebacher" w:date="2025-07-23T15:52:00Z">
        <w:r w:rsidR="00566CA5">
          <w:rPr>
            <w:rFonts w:ascii="Times New Roman" w:eastAsia="Times New Roman" w:hAnsi="Times New Roman" w:cs="Times New Roman"/>
            <w:sz w:val="24"/>
          </w:rPr>
          <w:t xml:space="preserve">d fish </w:t>
        </w:r>
      </w:ins>
      <w:ins w:id="204" w:author="Frank Seebacher" w:date="2025-07-23T15:54:00Z">
        <w:r w:rsidR="00566CA5">
          <w:rPr>
            <w:rFonts w:ascii="Times New Roman" w:eastAsia="Times New Roman" w:hAnsi="Times New Roman" w:cs="Times New Roman"/>
            <w:sz w:val="24"/>
          </w:rPr>
          <w:t>w</w:t>
        </w:r>
      </w:ins>
      <w:ins w:id="205" w:author="Frank Seebacher" w:date="2025-07-23T15:52:00Z">
        <w:r w:rsidR="00566CA5">
          <w:rPr>
            <w:rFonts w:ascii="Times New Roman" w:eastAsia="Times New Roman" w:hAnsi="Times New Roman" w:cs="Times New Roman"/>
            <w:sz w:val="24"/>
          </w:rPr>
          <w:t>ould have suffered heart failure at 3</w:t>
        </w:r>
      </w:ins>
      <w:ins w:id="206" w:author="Frank Seebacher" w:date="2025-07-23T15:54:00Z">
        <w:r w:rsidR="00566CA5">
          <w:rPr>
            <w:rFonts w:ascii="Times New Roman" w:eastAsia="Times New Roman" w:hAnsi="Times New Roman" w:cs="Times New Roman"/>
            <w:sz w:val="24"/>
          </w:rPr>
          <w:t>7</w:t>
        </w:r>
      </w:ins>
      <w:ins w:id="207" w:author="Frank Seebacher" w:date="2025-07-23T15:52:00Z">
        <w:r w:rsidR="00566CA5" w:rsidRPr="00566CA5">
          <w:rPr>
            <w:rFonts w:ascii="Times New Roman" w:eastAsia="Times New Roman" w:hAnsi="Times New Roman" w:cs="Times New Roman"/>
            <w:sz w:val="24"/>
            <w:vertAlign w:val="superscript"/>
            <w:rPrChange w:id="208"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209"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209"/>
          <w:ins w:id="210" w:author="Frank Seebacher" w:date="2025-07-28T15:59:00Z">
            <w:r w:rsidR="00582CA2" w:rsidRPr="00582CA2">
              <w:rPr>
                <w:rFonts w:ascii="Times New Roman" w:eastAsia="Times New Roman" w:hAnsi="Times New Roman" w:cs="Times New Roman"/>
                <w:sz w:val="24"/>
                <w:rPrChange w:id="211"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2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3" w:author="Frank Seebacher" w:date="2025-07-28T15:59:00Z">
                  <w:rPr>
                    <w:rFonts w:eastAsia="Times New Roman"/>
                  </w:rPr>
                </w:rPrChange>
              </w:rPr>
              <w:t xml:space="preserve"> 2019)</w:t>
            </w:r>
          </w:ins>
          <w:customXmlInsRangeStart w:id="214" w:author="Frank Seebacher" w:date="2025-07-23T15:52:00Z"/>
        </w:sdtContent>
      </w:sdt>
      <w:customXmlInsRangeEnd w:id="214"/>
      <w:ins w:id="215" w:author="Frank Seebacher" w:date="2025-07-23T15:53:00Z">
        <w:r w:rsidR="00566CA5">
          <w:rPr>
            <w:rFonts w:ascii="Times New Roman" w:eastAsia="Times New Roman" w:hAnsi="Times New Roman" w:cs="Times New Roman"/>
            <w:sz w:val="24"/>
          </w:rPr>
          <w:t>.</w:t>
        </w:r>
      </w:ins>
      <w:ins w:id="216" w:author="Frank Seebacher" w:date="2025-07-23T15:52:00Z">
        <w:r w:rsidR="00566CA5">
          <w:rPr>
            <w:rFonts w:ascii="Times New Roman" w:eastAsia="Times New Roman" w:hAnsi="Times New Roman" w:cs="Times New Roman"/>
            <w:sz w:val="24"/>
          </w:rPr>
          <w:t> </w:t>
        </w:r>
      </w:ins>
      <w:ins w:id="217" w:author="Frank Seebacher" w:date="2025-07-23T15:51:00Z">
        <w:r w:rsidR="00566CA5">
          <w:rPr>
            <w:rFonts w:ascii="Times New Roman" w:eastAsia="Times New Roman" w:hAnsi="Times New Roman" w:cs="Times New Roman"/>
            <w:sz w:val="24"/>
          </w:rPr>
          <w:t xml:space="preserve"> </w:t>
        </w:r>
      </w:ins>
      <w:ins w:id="218" w:author="Frank Seebacher" w:date="2025-07-23T15:57:00Z">
        <w:r w:rsidR="0027387B">
          <w:rPr>
            <w:rFonts w:ascii="Times New Roman" w:eastAsia="Times New Roman" w:hAnsi="Times New Roman" w:cs="Times New Roman"/>
            <w:sz w:val="24"/>
          </w:rPr>
          <w:t>A</w:t>
        </w:r>
      </w:ins>
      <w:del w:id="219"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220"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220"/>
          <w:del w:id="221" w:author="Frank Seebacher" w:date="2025-07-23T09:31:00Z">
            <w:r w:rsidR="00CB75BF" w:rsidRPr="00582CA2" w:rsidDel="007A395B">
              <w:rPr>
                <w:rFonts w:ascii="Times New Roman" w:eastAsia="Times New Roman" w:hAnsi="Times New Roman" w:cs="Times New Roman"/>
                <w:sz w:val="24"/>
              </w:rPr>
              <w:delText>(Schulte 2014)</w:delText>
            </w:r>
          </w:del>
          <w:customXmlDelRangeStart w:id="222" w:author="Frank Seebacher" w:date="2025-07-28T16:04:00Z"/>
        </w:sdtContent>
      </w:sdt>
      <w:customXmlDelRangeEnd w:id="222"/>
      <w:del w:id="223" w:author="Frank Seebacher" w:date="2025-07-23T10:32:00Z">
        <w:r w:rsidRPr="00A634FE" w:rsidDel="005251E4">
          <w:rPr>
            <w:rFonts w:ascii="Times New Roman" w:hAnsi="Times New Roman" w:cs="Times New Roman"/>
            <w:sz w:val="24"/>
            <w:szCs w:val="24"/>
          </w:rPr>
          <w:delText>.</w:delText>
        </w:r>
      </w:del>
      <w:del w:id="224"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225" w:author="Frank Seebacher" w:date="2025-07-23T15:46:00Z">
        <w:r w:rsidRPr="00A634FE" w:rsidDel="00566CA5">
          <w:rPr>
            <w:rFonts w:ascii="Times New Roman" w:hAnsi="Times New Roman" w:cs="Times New Roman"/>
            <w:sz w:val="24"/>
            <w:szCs w:val="24"/>
          </w:rPr>
          <w:delText xml:space="preserve">evelopmental </w:delText>
        </w:r>
      </w:del>
      <w:del w:id="226"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227"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228"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229" w:author="Frank Seebacher" w:date="2025-07-28T15:59:00Z">
            <w:r w:rsidR="00582CA2" w:rsidRPr="00582CA2">
              <w:rPr>
                <w:rFonts w:ascii="Times New Roman" w:eastAsia="Times New Roman" w:hAnsi="Times New Roman" w:cs="Times New Roman"/>
                <w:sz w:val="24"/>
                <w:rPrChange w:id="230"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3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2"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33"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34" w:author="Frank Seebacher" w:date="2025-07-28T15:59:00Z">
                  <w:rPr>
                    <w:rFonts w:eastAsia="Times New Roman"/>
                  </w:rPr>
                </w:rPrChange>
              </w:rPr>
              <w:t xml:space="preserve"> 2020)</w:t>
            </w:r>
          </w:ins>
          <w:del w:id="235"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36"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37" w:author="Frank Seebacher" w:date="2025-07-28T15:59:00Z">
            <w:r w:rsidR="00582CA2" w:rsidRPr="00582CA2">
              <w:rPr>
                <w:rFonts w:ascii="Times New Roman" w:eastAsia="Times New Roman" w:hAnsi="Times New Roman" w:cs="Times New Roman"/>
                <w:sz w:val="24"/>
                <w:rPrChange w:id="23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39"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40"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41"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4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4" w:author="Frank Seebacher" w:date="2025-07-28T15:59:00Z">
                  <w:rPr>
                    <w:rFonts w:eastAsia="Times New Roman"/>
                  </w:rPr>
                </w:rPrChange>
              </w:rPr>
              <w:t xml:space="preserve"> 2021)</w:t>
            </w:r>
          </w:ins>
          <w:del w:id="245"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46" w:author="Frank Seebacher" w:date="2025-07-23T09:31:00Z">
            <w:r w:rsidR="00CB75BF" w:rsidRPr="00582CA2" w:rsidDel="007A395B">
              <w:rPr>
                <w:rFonts w:ascii="Times New Roman" w:eastAsia="Times New Roman" w:hAnsi="Times New Roman" w:cs="Times New Roman"/>
                <w:sz w:val="24"/>
              </w:rPr>
              <w:delText>(Guderley 2004)</w:delText>
            </w:r>
          </w:del>
        </w:sdtContent>
      </w:sdt>
      <w:del w:id="247"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48" w:author="Frank Seebacher" w:date="2025-07-23T16:02:00Z">
        <w:r w:rsidRPr="00A634FE" w:rsidDel="00C6352B">
          <w:rPr>
            <w:rFonts w:ascii="Times New Roman" w:hAnsi="Times New Roman" w:cs="Times New Roman"/>
            <w:sz w:val="24"/>
            <w:szCs w:val="24"/>
          </w:rPr>
          <w:delText>capacity for</w:delText>
        </w:r>
      </w:del>
      <w:ins w:id="249" w:author="Frank Seebacher" w:date="2025-07-23T16:02:00Z">
        <w:r w:rsidR="00C6352B">
          <w:rPr>
            <w:rFonts w:ascii="Times New Roman" w:hAnsi="Times New Roman" w:cs="Times New Roman"/>
            <w:sz w:val="24"/>
            <w:szCs w:val="24"/>
          </w:rPr>
          <w:t>exten</w:t>
        </w:r>
      </w:ins>
      <w:ins w:id="250"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51"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52" w:author="Frank Seebacher" w:date="2025-07-23T09:29:00Z">
        <w:r w:rsidR="007A395B">
          <w:rPr>
            <w:rFonts w:ascii="Times New Roman" w:hAnsi="Times New Roman" w:cs="Times New Roman"/>
            <w:sz w:val="24"/>
            <w:szCs w:val="24"/>
          </w:rPr>
          <w:t xml:space="preserve"> </w:t>
        </w:r>
      </w:ins>
      <w:customXmlInsRangeStart w:id="253"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53"/>
          <w:ins w:id="254" w:author="Frank Seebacher" w:date="2025-07-28T15:59:00Z">
            <w:r w:rsidR="00582CA2" w:rsidRPr="00582CA2">
              <w:rPr>
                <w:rFonts w:ascii="Times New Roman" w:eastAsia="Times New Roman" w:hAnsi="Times New Roman" w:cs="Times New Roman"/>
                <w:sz w:val="24"/>
                <w:rPrChange w:id="255"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57" w:author="Frank Seebacher" w:date="2025-07-28T15:59:00Z">
                  <w:rPr>
                    <w:rFonts w:eastAsia="Times New Roman"/>
                  </w:rPr>
                </w:rPrChange>
              </w:rPr>
              <w:t xml:space="preserve"> 2011)</w:t>
            </w:r>
          </w:ins>
          <w:customXmlInsRangeStart w:id="258" w:author="Frank Seebacher" w:date="2025-07-23T09:31:00Z"/>
        </w:sdtContent>
      </w:sdt>
      <w:customXmlInsRangeEnd w:id="258"/>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59" w:author="Frank Seebacher" w:date="2025-07-28T15:59:00Z">
            <w:r w:rsidR="00582CA2" w:rsidRPr="00582CA2">
              <w:rPr>
                <w:rFonts w:ascii="Times New Roman" w:eastAsia="Times New Roman" w:hAnsi="Times New Roman" w:cs="Times New Roman"/>
                <w:sz w:val="24"/>
                <w:rPrChange w:id="260"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2" w:author="Frank Seebacher" w:date="2025-07-28T15:59:00Z">
                  <w:rPr>
                    <w:rFonts w:eastAsia="Times New Roman"/>
                  </w:rPr>
                </w:rPrChange>
              </w:rPr>
              <w:t xml:space="preserve"> 2021)</w:t>
            </w:r>
          </w:ins>
          <w:del w:id="263"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64" w:author="Frank Seebacher" w:date="2025-07-24T13:33:00Z"/>
          <w:rFonts w:ascii="Times New Roman" w:hAnsi="Times New Roman" w:cs="Times New Roman"/>
          <w:sz w:val="24"/>
          <w:szCs w:val="24"/>
        </w:rPr>
      </w:pPr>
    </w:p>
    <w:p w14:paraId="12C0150E" w14:textId="3E6FB49A"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65"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66" w:author="Frank Seebacher" w:date="2025-07-23T16:03:00Z">
        <w:r w:rsidR="00C6352B">
          <w:rPr>
            <w:rFonts w:ascii="Times New Roman" w:hAnsi="Times New Roman" w:cs="Times New Roman"/>
            <w:sz w:val="24"/>
            <w:szCs w:val="24"/>
          </w:rPr>
          <w:t xml:space="preserve"> responses</w:t>
        </w:r>
      </w:ins>
      <w:del w:id="267"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68" w:author="Frank Seebacher" w:date="2025-07-24T13:33:00Z">
        <w:r w:rsidR="00DE26DD">
          <w:rPr>
            <w:rFonts w:ascii="Times New Roman" w:hAnsi="Times New Roman" w:cs="Times New Roman"/>
            <w:sz w:val="24"/>
            <w:szCs w:val="24"/>
          </w:rPr>
          <w:t xml:space="preserve">, thereby </w:t>
        </w:r>
      </w:ins>
      <w:ins w:id="269" w:author="Frank Seebacher" w:date="2025-07-24T13:34:00Z">
        <w:r w:rsidR="00DE26DD">
          <w:rPr>
            <w:rFonts w:ascii="Times New Roman" w:hAnsi="Times New Roman" w:cs="Times New Roman"/>
            <w:sz w:val="24"/>
            <w:szCs w:val="24"/>
          </w:rPr>
          <w:t>limiting the</w:t>
        </w:r>
      </w:ins>
      <w:ins w:id="270" w:author="Frank Seebacher" w:date="2025-07-24T13:35:00Z">
        <w:r w:rsidR="00DE26DD">
          <w:rPr>
            <w:rFonts w:ascii="Times New Roman" w:hAnsi="Times New Roman" w:cs="Times New Roman"/>
            <w:sz w:val="24"/>
            <w:szCs w:val="24"/>
          </w:rPr>
          <w:t xml:space="preserve"> benefits of plasticity</w:t>
        </w:r>
      </w:ins>
      <w:ins w:id="271"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72" w:author="Frank Seebacher" w:date="2025-07-28T15:59:00Z">
            <w:r w:rsidR="00582CA2" w:rsidRPr="00582CA2">
              <w:rPr>
                <w:rFonts w:ascii="Times New Roman" w:eastAsia="Times New Roman" w:hAnsi="Times New Roman" w:cs="Times New Roman"/>
                <w:sz w:val="24"/>
                <w:rPrChange w:id="273"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7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5"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7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7" w:author="Frank Seebacher" w:date="2025-07-28T15:59:00Z">
                  <w:rPr>
                    <w:rFonts w:eastAsia="Times New Roman"/>
                  </w:rPr>
                </w:rPrChange>
              </w:rPr>
              <w:t xml:space="preserve"> 2017)</w:t>
            </w:r>
          </w:ins>
          <w:del w:id="278"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79" w:author="Frank Seebacher" w:date="2025-07-24T13:35:00Z">
        <w:r w:rsidR="00DE26DD">
          <w:rPr>
            <w:rFonts w:ascii="Times New Roman" w:hAnsi="Times New Roman" w:cs="Times New Roman"/>
            <w:sz w:val="24"/>
            <w:szCs w:val="24"/>
          </w:rPr>
          <w:t>Alternatively,</w:t>
        </w:r>
      </w:ins>
      <w:ins w:id="280"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81" w:author="Frank Seebacher" w:date="2025-07-24T13:43:00Z">
        <w:r w:rsidR="005706A0">
          <w:rPr>
            <w:rFonts w:ascii="Times New Roman" w:hAnsi="Times New Roman" w:cs="Times New Roman"/>
            <w:sz w:val="24"/>
            <w:szCs w:val="24"/>
          </w:rPr>
          <w:t>, thereb</w:t>
        </w:r>
      </w:ins>
      <w:ins w:id="282" w:author="Frank Seebacher" w:date="2025-07-24T13:44:00Z">
        <w:r w:rsidR="005706A0">
          <w:rPr>
            <w:rFonts w:ascii="Times New Roman" w:hAnsi="Times New Roman" w:cs="Times New Roman"/>
            <w:sz w:val="24"/>
            <w:szCs w:val="24"/>
          </w:rPr>
          <w:t>y promoting selection for plasticity</w:t>
        </w:r>
      </w:ins>
      <w:ins w:id="283" w:author="Frank Seebacher" w:date="2025-07-24T14:33:00Z">
        <w:r w:rsidR="00240494">
          <w:rPr>
            <w:rFonts w:ascii="Times New Roman" w:hAnsi="Times New Roman" w:cs="Times New Roman"/>
            <w:sz w:val="24"/>
            <w:szCs w:val="24"/>
          </w:rPr>
          <w:t xml:space="preserve"> </w:t>
        </w:r>
      </w:ins>
      <w:customXmlInsRangeStart w:id="284"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84"/>
          <w:ins w:id="285" w:author="Frank Seebacher" w:date="2025-07-28T15:59:00Z">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1)</w:t>
            </w:r>
          </w:ins>
          <w:customXmlInsRangeStart w:id="289" w:author="Frank Seebacher" w:date="2025-07-24T14:33:00Z"/>
        </w:sdtContent>
      </w:sdt>
      <w:customXmlInsRangeEnd w:id="289"/>
      <w:ins w:id="290"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91" w:author="Frank Seebacher" w:date="2025-07-23T10:55:00Z">
        <w:r w:rsidR="002D329E">
          <w:rPr>
            <w:rFonts w:ascii="Times New Roman" w:hAnsi="Times New Roman" w:cs="Times New Roman"/>
            <w:sz w:val="24"/>
            <w:szCs w:val="24"/>
          </w:rPr>
          <w:t>in fluctuating environme</w:t>
        </w:r>
      </w:ins>
      <w:ins w:id="292" w:author="Frank Seebacher" w:date="2025-07-23T10:56:00Z">
        <w:r w:rsidR="002D329E">
          <w:rPr>
            <w:rFonts w:ascii="Times New Roman" w:hAnsi="Times New Roman" w:cs="Times New Roman"/>
            <w:sz w:val="24"/>
            <w:szCs w:val="24"/>
          </w:rPr>
          <w:t>n</w:t>
        </w:r>
      </w:ins>
      <w:ins w:id="293"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94" w:author="Frank Seebacher" w:date="2025-07-23T10:56:00Z">
        <w:r w:rsidR="002D329E">
          <w:rPr>
            <w:rFonts w:ascii="Times New Roman" w:hAnsi="Times New Roman" w:cs="Times New Roman"/>
            <w:sz w:val="24"/>
            <w:szCs w:val="24"/>
          </w:rPr>
          <w:t xml:space="preserve"> </w:t>
        </w:r>
      </w:ins>
      <w:customXmlInsRangeStart w:id="295"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95"/>
          <w:ins w:id="296" w:author="Frank Seebacher" w:date="2025-07-28T15:59:00Z">
            <w:r w:rsidR="00582CA2" w:rsidRPr="00582CA2">
              <w:rPr>
                <w:rFonts w:ascii="Times New Roman" w:eastAsia="Times New Roman" w:hAnsi="Times New Roman" w:cs="Times New Roman"/>
                <w:sz w:val="24"/>
                <w:rPrChange w:id="297"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9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9" w:author="Frank Seebacher" w:date="2025-07-28T15:59:00Z">
                  <w:rPr>
                    <w:rFonts w:eastAsia="Times New Roman"/>
                  </w:rPr>
                </w:rPrChange>
              </w:rPr>
              <w:t xml:space="preserve"> 2016)</w:t>
            </w:r>
          </w:ins>
          <w:customXmlInsRangeStart w:id="300" w:author="Frank Seebacher" w:date="2025-07-23T10:56:00Z"/>
        </w:sdtContent>
      </w:sdt>
      <w:customXmlInsRangeEnd w:id="300"/>
      <w:ins w:id="301" w:author="Frank Seebacher" w:date="2025-07-23T10:56:00Z">
        <w:r w:rsidR="002D329E">
          <w:rPr>
            <w:rFonts w:ascii="Times New Roman" w:hAnsi="Times New Roman" w:cs="Times New Roman"/>
            <w:sz w:val="24"/>
            <w:szCs w:val="24"/>
          </w:rPr>
          <w:t> .</w:t>
        </w:r>
      </w:ins>
      <w:del w:id="302"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303" w:author="Frank Seebacher" w:date="2025-07-23T10:56:00Z">
        <w:r w:rsidR="002D329E">
          <w:rPr>
            <w:rFonts w:ascii="Times New Roman" w:hAnsi="Times New Roman" w:cs="Times New Roman"/>
            <w:sz w:val="24"/>
            <w:szCs w:val="24"/>
          </w:rPr>
          <w:t>P</w:t>
        </w:r>
      </w:ins>
      <w:del w:id="304"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305"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306" w:author="Frank Seebacher" w:date="2025-07-24T13:48:00Z">
        <w:r w:rsidR="00A43A74">
          <w:rPr>
            <w:rFonts w:ascii="Times New Roman" w:hAnsi="Times New Roman" w:cs="Times New Roman"/>
            <w:sz w:val="24"/>
            <w:szCs w:val="24"/>
          </w:rPr>
          <w:t xml:space="preserve"> and the lag time between phenotypic and environme</w:t>
        </w:r>
      </w:ins>
      <w:ins w:id="307" w:author="Frank Seebacher" w:date="2025-07-24T13:49:00Z">
        <w:r w:rsidR="00A43A74">
          <w:rPr>
            <w:rFonts w:ascii="Times New Roman" w:hAnsi="Times New Roman" w:cs="Times New Roman"/>
            <w:sz w:val="24"/>
            <w:szCs w:val="24"/>
          </w:rPr>
          <w:t>n</w:t>
        </w:r>
      </w:ins>
      <w:ins w:id="308"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309" w:author="Frank Seebacher" w:date="2025-07-28T15:59:00Z">
            <w:r w:rsidR="00582CA2" w:rsidRPr="00582CA2">
              <w:rPr>
                <w:rFonts w:ascii="Times New Roman" w:eastAsia="Times New Roman" w:hAnsi="Times New Roman" w:cs="Times New Roman"/>
                <w:sz w:val="24"/>
                <w:rPrChange w:id="310"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3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2"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3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4" w:author="Frank Seebacher" w:date="2025-07-28T15:59:00Z">
                  <w:rPr>
                    <w:rFonts w:eastAsia="Times New Roman"/>
                  </w:rPr>
                </w:rPrChange>
              </w:rPr>
              <w:t xml:space="preserve"> 2024)</w:t>
            </w:r>
          </w:ins>
          <w:del w:id="315"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316" w:author="Frank Seebacher" w:date="2025-07-28T15:59:00Z">
            <w:r w:rsidR="00582CA2" w:rsidRPr="00582CA2">
              <w:rPr>
                <w:rFonts w:ascii="Times New Roman" w:eastAsia="Times New Roman" w:hAnsi="Times New Roman" w:cs="Times New Roman"/>
                <w:sz w:val="24"/>
                <w:rPrChange w:id="317"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3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9" w:author="Frank Seebacher" w:date="2025-07-28T15:59:00Z">
                  <w:rPr>
                    <w:rFonts w:eastAsia="Times New Roman"/>
                  </w:rPr>
                </w:rPrChange>
              </w:rPr>
              <w:t xml:space="preserve"> 2020)</w:t>
            </w:r>
          </w:ins>
          <w:del w:id="320"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321" w:author="Frank Seebacher" w:date="2025-07-28T15:59:00Z">
            <w:r w:rsidR="00582CA2" w:rsidRPr="00582CA2">
              <w:rPr>
                <w:rFonts w:ascii="Times New Roman" w:eastAsia="Times New Roman" w:hAnsi="Times New Roman" w:cs="Times New Roman"/>
                <w:sz w:val="24"/>
                <w:rPrChange w:id="322"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32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4" w:author="Frank Seebacher" w:date="2025-07-28T15:59:00Z">
                  <w:rPr>
                    <w:rFonts w:eastAsia="Times New Roman"/>
                  </w:rPr>
                </w:rPrChange>
              </w:rPr>
              <w:t xml:space="preserve"> 2024)</w:t>
            </w:r>
          </w:ins>
          <w:del w:id="325"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326" w:author="Frank Seebacher" w:date="2025-07-24T13:49:00Z">
        <w:r w:rsidR="00A43A74">
          <w:rPr>
            <w:rFonts w:ascii="Times New Roman" w:hAnsi="Times New Roman" w:cs="Times New Roman"/>
            <w:sz w:val="24"/>
            <w:szCs w:val="24"/>
          </w:rPr>
          <w:t xml:space="preserve"> As we briefly </w:t>
        </w:r>
      </w:ins>
      <w:ins w:id="327" w:author="Frank Seebacher" w:date="2025-07-24T13:50:00Z">
        <w:r w:rsidR="00A43A74">
          <w:rPr>
            <w:rFonts w:ascii="Times New Roman" w:hAnsi="Times New Roman" w:cs="Times New Roman"/>
            <w:sz w:val="24"/>
            <w:szCs w:val="24"/>
          </w:rPr>
          <w:t xml:space="preserve">summarised above, temperature fluctuations could </w:t>
        </w:r>
      </w:ins>
      <w:ins w:id="328" w:author="Frank Seebacher" w:date="2025-07-24T14:16:00Z">
        <w:r w:rsidR="005F7E64">
          <w:rPr>
            <w:rFonts w:ascii="Times New Roman" w:hAnsi="Times New Roman" w:cs="Times New Roman"/>
            <w:sz w:val="24"/>
            <w:szCs w:val="24"/>
          </w:rPr>
          <w:t>promote or constrain</w:t>
        </w:r>
      </w:ins>
      <w:ins w:id="329" w:author="Frank Seebacher" w:date="2025-07-24T13:50:00Z">
        <w:r w:rsidR="00A43A74">
          <w:rPr>
            <w:rFonts w:ascii="Times New Roman" w:hAnsi="Times New Roman" w:cs="Times New Roman"/>
            <w:sz w:val="24"/>
            <w:szCs w:val="24"/>
          </w:rPr>
          <w:t xml:space="preserve"> plasticity</w:t>
        </w:r>
      </w:ins>
      <w:ins w:id="330" w:author="Daniel Noble" w:date="2025-09-12T09:54:00Z" w16du:dateUtc="2025-09-11T23:54:00Z">
        <w:r w:rsidR="0018439F">
          <w:rPr>
            <w:rFonts w:ascii="Times New Roman" w:hAnsi="Times New Roman" w:cs="Times New Roman"/>
            <w:sz w:val="24"/>
            <w:szCs w:val="24"/>
          </w:rPr>
          <w:t xml:space="preserve"> but whether this occurs generally, and how it varies with traits</w:t>
        </w:r>
      </w:ins>
      <w:ins w:id="331" w:author="Daniel Noble" w:date="2025-09-12T09:55:00Z" w16du:dateUtc="2025-09-11T23:55:00Z">
        <w:r w:rsidR="0018439F">
          <w:rPr>
            <w:rFonts w:ascii="Times New Roman" w:hAnsi="Times New Roman" w:cs="Times New Roman"/>
            <w:sz w:val="24"/>
            <w:szCs w:val="24"/>
          </w:rPr>
          <w:t>,</w:t>
        </w:r>
      </w:ins>
      <w:ins w:id="332" w:author="Daniel Noble" w:date="2025-09-12T09:54:00Z" w16du:dateUtc="2025-09-11T23:54:00Z">
        <w:r w:rsidR="0018439F">
          <w:rPr>
            <w:rFonts w:ascii="Times New Roman" w:hAnsi="Times New Roman" w:cs="Times New Roman"/>
            <w:sz w:val="24"/>
            <w:szCs w:val="24"/>
          </w:rPr>
          <w:t xml:space="preserve"> is unknown</w:t>
        </w:r>
      </w:ins>
      <w:ins w:id="333" w:author="Frank Seebacher" w:date="2025-07-24T13:50:00Z">
        <w:r w:rsidR="00A43A74">
          <w:rPr>
            <w:rFonts w:ascii="Times New Roman" w:hAnsi="Times New Roman" w:cs="Times New Roman"/>
            <w:sz w:val="24"/>
            <w:szCs w:val="24"/>
          </w:rPr>
          <w:t>.</w:t>
        </w:r>
      </w:ins>
      <w:r w:rsidR="00B03D7D" w:rsidRPr="00A634FE">
        <w:rPr>
          <w:rFonts w:ascii="Times New Roman" w:hAnsi="Times New Roman" w:cs="Times New Roman"/>
          <w:sz w:val="24"/>
          <w:szCs w:val="24"/>
        </w:rPr>
        <w:t xml:space="preserve"> </w:t>
      </w:r>
      <w:del w:id="334"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35" w:author="Frank Seebacher" w:date="2025-07-24T13:51:00Z">
        <w:r w:rsidR="00A43A74">
          <w:rPr>
            <w:rFonts w:ascii="Times New Roman" w:hAnsi="Times New Roman" w:cs="Times New Roman"/>
            <w:sz w:val="24"/>
            <w:szCs w:val="24"/>
          </w:rPr>
          <w:t>I</w:t>
        </w:r>
      </w:ins>
      <w:del w:id="336"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37"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38"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39" w:author="Frank Seebacher" w:date="2025-07-23T16:06:00Z">
        <w:r w:rsidR="0042151F" w:rsidRPr="00A634FE" w:rsidDel="00140C58">
          <w:rPr>
            <w:rFonts w:ascii="Times New Roman" w:hAnsi="Times New Roman" w:cs="Times New Roman"/>
            <w:sz w:val="24"/>
            <w:szCs w:val="24"/>
          </w:rPr>
          <w:delText>capacity for</w:delText>
        </w:r>
      </w:del>
      <w:ins w:id="340"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41"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42" w:author="Frank Seebacher" w:date="2025-07-24T13:51:00Z">
        <w:r w:rsidR="00A43A74">
          <w:rPr>
            <w:rFonts w:ascii="Times New Roman" w:hAnsi="Times New Roman" w:cs="Times New Roman"/>
            <w:sz w:val="24"/>
            <w:szCs w:val="24"/>
          </w:rPr>
          <w:t xml:space="preserve"> t</w:t>
        </w:r>
      </w:ins>
      <w:ins w:id="343"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44" w:author="Frank Seebacher" w:date="2025-07-28T15:59:00Z">
            <w:r w:rsidR="00582CA2" w:rsidRPr="00582CA2">
              <w:rPr>
                <w:rFonts w:ascii="Times New Roman" w:eastAsia="Times New Roman" w:hAnsi="Times New Roman" w:cs="Times New Roman"/>
                <w:sz w:val="24"/>
                <w:rPrChange w:id="345"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47" w:author="Frank Seebacher" w:date="2025-07-28T15:59:00Z">
                  <w:rPr>
                    <w:rFonts w:eastAsia="Times New Roman"/>
                  </w:rPr>
                </w:rPrChange>
              </w:rPr>
              <w:t xml:space="preserve"> 2015)</w:t>
            </w:r>
          </w:ins>
          <w:del w:id="348"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7681EF05"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49" w:author="Frank Seebacher" w:date="2025-07-23T16:04:00Z">
        <w:r w:rsidDel="00C6352B">
          <w:rPr>
            <w:rFonts w:ascii="Times New Roman" w:hAnsi="Times New Roman" w:cs="Times New Roman"/>
            <w:sz w:val="24"/>
            <w:szCs w:val="24"/>
          </w:rPr>
          <w:delText xml:space="preserve">capacity </w:delText>
        </w:r>
      </w:del>
      <w:ins w:id="350" w:author="Frank Seebacher" w:date="2025-07-23T16:04:00Z">
        <w:r w:rsidR="00C6352B">
          <w:rPr>
            <w:rFonts w:ascii="Times New Roman" w:hAnsi="Times New Roman" w:cs="Times New Roman"/>
            <w:sz w:val="24"/>
            <w:szCs w:val="24"/>
          </w:rPr>
          <w:t>expression of</w:t>
        </w:r>
      </w:ins>
      <w:del w:id="351"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52" w:author="Frank Seebacher" w:date="2025-07-23T10:58:00Z">
        <w:r w:rsidR="002D329E">
          <w:rPr>
            <w:rFonts w:ascii="Times New Roman" w:hAnsi="Times New Roman" w:cs="Times New Roman"/>
            <w:sz w:val="24"/>
            <w:szCs w:val="24"/>
          </w:rPr>
          <w:t xml:space="preserve">The analysis we present here </w:t>
        </w:r>
      </w:ins>
      <w:ins w:id="353" w:author="Frank Seebacher" w:date="2025-07-23T10:59:00Z">
        <w:r w:rsidR="002D329E">
          <w:rPr>
            <w:rFonts w:ascii="Times New Roman" w:hAnsi="Times New Roman" w:cs="Times New Roman"/>
            <w:sz w:val="24"/>
            <w:szCs w:val="24"/>
          </w:rPr>
          <w:t>follows from our earlier meta-analyses</w:t>
        </w:r>
      </w:ins>
      <w:ins w:id="354" w:author="Frank Seebacher" w:date="2025-07-23T11:02:00Z">
        <w:r w:rsidR="00446E92">
          <w:rPr>
            <w:rFonts w:ascii="Times New Roman" w:hAnsi="Times New Roman" w:cs="Times New Roman"/>
            <w:sz w:val="24"/>
            <w:szCs w:val="24"/>
          </w:rPr>
          <w:t xml:space="preserve"> that considered the impact</w:t>
        </w:r>
      </w:ins>
      <w:ins w:id="355" w:author="Frank Seebacher" w:date="2025-07-23T11:11:00Z">
        <w:r w:rsidR="00873FAF">
          <w:rPr>
            <w:rFonts w:ascii="Times New Roman" w:hAnsi="Times New Roman" w:cs="Times New Roman"/>
            <w:sz w:val="24"/>
            <w:szCs w:val="24"/>
          </w:rPr>
          <w:t>s</w:t>
        </w:r>
      </w:ins>
      <w:ins w:id="356" w:author="Frank Seebacher" w:date="2025-07-23T11:02:00Z">
        <w:r w:rsidR="00446E92">
          <w:rPr>
            <w:rFonts w:ascii="Times New Roman" w:hAnsi="Times New Roman" w:cs="Times New Roman"/>
            <w:sz w:val="24"/>
            <w:szCs w:val="24"/>
          </w:rPr>
          <w:t xml:space="preserve"> of temperature fluctuations on mean trait values</w:t>
        </w:r>
      </w:ins>
      <w:ins w:id="357" w:author="Frank Seebacher" w:date="2025-07-23T10:59:00Z">
        <w:r w:rsidR="002D329E">
          <w:rPr>
            <w:rFonts w:ascii="Times New Roman" w:hAnsi="Times New Roman" w:cs="Times New Roman"/>
            <w:sz w:val="24"/>
            <w:szCs w:val="24"/>
          </w:rPr>
          <w:t xml:space="preserve"> </w:t>
        </w:r>
      </w:ins>
      <w:customXmlInsRangeStart w:id="358"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58"/>
          <w:ins w:id="359" w:author="Frank Seebacher" w:date="2025-07-28T15:59:00Z">
            <w:r w:rsidR="00582CA2" w:rsidRPr="00582CA2">
              <w:rPr>
                <w:rFonts w:ascii="Times New Roman" w:eastAsia="Times New Roman" w:hAnsi="Times New Roman" w:cs="Times New Roman"/>
                <w:sz w:val="24"/>
                <w:rPrChange w:id="360"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2"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 2024)</w:t>
            </w:r>
          </w:ins>
          <w:customXmlInsRangeStart w:id="365" w:author="Frank Seebacher" w:date="2025-07-23T11:00:00Z"/>
        </w:sdtContent>
      </w:sdt>
      <w:customXmlInsRangeEnd w:id="365"/>
      <w:ins w:id="366" w:author="Frank Seebacher" w:date="2025-07-23T11:03:00Z">
        <w:r w:rsidR="00446E92">
          <w:rPr>
            <w:rFonts w:ascii="Times New Roman" w:hAnsi="Times New Roman" w:cs="Times New Roman"/>
            <w:sz w:val="24"/>
            <w:szCs w:val="24"/>
          </w:rPr>
          <w:t>,</w:t>
        </w:r>
      </w:ins>
      <w:ins w:id="367" w:author="Frank Seebacher" w:date="2025-07-23T11:00:00Z">
        <w:r w:rsidR="002D329E">
          <w:rPr>
            <w:rFonts w:ascii="Times New Roman" w:hAnsi="Times New Roman" w:cs="Times New Roman"/>
            <w:sz w:val="24"/>
            <w:szCs w:val="24"/>
          </w:rPr>
          <w:t> and</w:t>
        </w:r>
      </w:ins>
      <w:ins w:id="368" w:author="Frank Seebacher" w:date="2025-07-23T11:03:00Z">
        <w:r w:rsidR="00446E92">
          <w:rPr>
            <w:rFonts w:ascii="Times New Roman" w:hAnsi="Times New Roman" w:cs="Times New Roman"/>
            <w:sz w:val="24"/>
            <w:szCs w:val="24"/>
          </w:rPr>
          <w:t xml:space="preserve"> we here</w:t>
        </w:r>
      </w:ins>
      <w:ins w:id="369" w:author="Frank Seebacher" w:date="2025-07-23T11:00:00Z">
        <w:r w:rsidR="002D329E">
          <w:rPr>
            <w:rFonts w:ascii="Times New Roman" w:hAnsi="Times New Roman" w:cs="Times New Roman"/>
            <w:sz w:val="24"/>
            <w:szCs w:val="24"/>
          </w:rPr>
          <w:t xml:space="preserve"> make the conceptual advance of </w:t>
        </w:r>
      </w:ins>
      <w:ins w:id="370"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71"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72" w:author="Frank Seebacher" w:date="2025-07-23T11:02:00Z">
        <w:r w:rsidR="002D329E">
          <w:rPr>
            <w:rFonts w:ascii="Times New Roman" w:hAnsi="Times New Roman" w:cs="Times New Roman"/>
            <w:sz w:val="24"/>
            <w:szCs w:val="24"/>
          </w:rPr>
          <w:t>n</w:t>
        </w:r>
      </w:ins>
      <w:ins w:id="373" w:author="Frank Seebacher" w:date="2025-07-23T11:01:00Z">
        <w:r w:rsidR="002D329E">
          <w:rPr>
            <w:rFonts w:ascii="Times New Roman" w:hAnsi="Times New Roman" w:cs="Times New Roman"/>
            <w:sz w:val="24"/>
            <w:szCs w:val="24"/>
          </w:rPr>
          <w:t xml:space="preserve"> tra</w:t>
        </w:r>
      </w:ins>
      <w:ins w:id="374" w:author="Frank Seebacher" w:date="2025-07-23T11:02:00Z">
        <w:r w:rsidR="002D329E">
          <w:rPr>
            <w:rFonts w:ascii="Times New Roman" w:hAnsi="Times New Roman" w:cs="Times New Roman"/>
            <w:sz w:val="24"/>
            <w:szCs w:val="24"/>
          </w:rPr>
          <w:t>i</w:t>
        </w:r>
      </w:ins>
      <w:ins w:id="375" w:author="Frank Seebacher" w:date="2025-07-23T11:01:00Z">
        <w:r w:rsidR="002D329E">
          <w:rPr>
            <w:rFonts w:ascii="Times New Roman" w:hAnsi="Times New Roman" w:cs="Times New Roman"/>
            <w:sz w:val="24"/>
            <w:szCs w:val="24"/>
          </w:rPr>
          <w:t>t values</w:t>
        </w:r>
      </w:ins>
      <w:ins w:id="376" w:author="Frank Seebacher" w:date="2025-07-23T11:03:00Z">
        <w:r w:rsidR="00446E92">
          <w:rPr>
            <w:rFonts w:ascii="Times New Roman" w:hAnsi="Times New Roman" w:cs="Times New Roman"/>
            <w:sz w:val="24"/>
            <w:szCs w:val="24"/>
          </w:rPr>
          <w:t>.</w:t>
        </w:r>
      </w:ins>
      <w:ins w:id="377"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78" w:author="Frank Seebacher" w:date="2025-07-23T16:05:00Z">
        <w:r w:rsidR="0042151F" w:rsidRPr="00A634FE" w:rsidDel="00C6352B">
          <w:rPr>
            <w:rFonts w:ascii="Times New Roman" w:hAnsi="Times New Roman" w:cs="Times New Roman"/>
            <w:sz w:val="24"/>
            <w:szCs w:val="24"/>
          </w:rPr>
          <w:delText>capacity for</w:delText>
        </w:r>
      </w:del>
      <w:ins w:id="379"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80" w:author="Frank Seebacher" w:date="2025-07-23T11:12:00Z">
        <w:r w:rsidR="00005170">
          <w:rPr>
            <w:rFonts w:ascii="Times New Roman" w:hAnsi="Times New Roman" w:cs="Times New Roman"/>
            <w:sz w:val="24"/>
            <w:szCs w:val="24"/>
          </w:rPr>
          <w:t xml:space="preserve">Hence, we analysed data from studies that conducted </w:t>
        </w:r>
      </w:ins>
      <w:ins w:id="381" w:author="Frank Seebacher" w:date="2025-07-23T11:15:00Z">
        <w:r w:rsidR="00005170">
          <w:rPr>
            <w:rFonts w:ascii="Times New Roman" w:hAnsi="Times New Roman" w:cs="Times New Roman"/>
            <w:sz w:val="24"/>
            <w:szCs w:val="24"/>
          </w:rPr>
          <w:t>fully</w:t>
        </w:r>
      </w:ins>
      <w:ins w:id="382" w:author="Frank Seebacher" w:date="2025-07-23T11:12:00Z">
        <w:r w:rsidR="00005170">
          <w:rPr>
            <w:rFonts w:ascii="Times New Roman" w:hAnsi="Times New Roman" w:cs="Times New Roman"/>
            <w:sz w:val="24"/>
            <w:szCs w:val="24"/>
          </w:rPr>
          <w:t xml:space="preserve"> </w:t>
        </w:r>
      </w:ins>
      <w:ins w:id="383" w:author="Frank Seebacher" w:date="2025-07-23T11:13:00Z">
        <w:r w:rsidR="00005170">
          <w:rPr>
            <w:rFonts w:ascii="Times New Roman" w:hAnsi="Times New Roman" w:cs="Times New Roman"/>
            <w:sz w:val="24"/>
            <w:szCs w:val="24"/>
          </w:rPr>
          <w:t>factorial experiment</w:t>
        </w:r>
      </w:ins>
      <w:ins w:id="384" w:author="Frank Seebacher" w:date="2025-07-23T11:16:00Z">
        <w:r w:rsidR="00005170">
          <w:rPr>
            <w:rFonts w:ascii="Times New Roman" w:hAnsi="Times New Roman" w:cs="Times New Roman"/>
            <w:sz w:val="24"/>
            <w:szCs w:val="24"/>
          </w:rPr>
          <w:t>s</w:t>
        </w:r>
      </w:ins>
      <w:ins w:id="385"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86" w:author="Frank Seebacher" w:date="2025-07-23T11:14:00Z">
        <w:r w:rsidR="00005170">
          <w:rPr>
            <w:rFonts w:ascii="Times New Roman" w:hAnsi="Times New Roman" w:cs="Times New Roman"/>
            <w:sz w:val="24"/>
            <w:szCs w:val="24"/>
          </w:rPr>
          <w:t xml:space="preserve"> fluctuating conditions.</w:t>
        </w:r>
      </w:ins>
      <w:ins w:id="387" w:author="Frank Seebacher" w:date="2025-07-23T11:12:00Z">
        <w:r w:rsidR="00005170">
          <w:rPr>
            <w:rFonts w:ascii="Times New Roman" w:hAnsi="Times New Roman" w:cs="Times New Roman"/>
            <w:sz w:val="24"/>
            <w:szCs w:val="24"/>
          </w:rPr>
          <w:t xml:space="preserve"> </w:t>
        </w:r>
      </w:ins>
      <w:ins w:id="388" w:author="Frank Seebacher" w:date="2025-07-23T11:14:00Z">
        <w:r w:rsidR="00005170">
          <w:rPr>
            <w:rFonts w:ascii="Times New Roman" w:hAnsi="Times New Roman" w:cs="Times New Roman"/>
            <w:sz w:val="24"/>
            <w:szCs w:val="24"/>
          </w:rPr>
          <w:t>We also analysed t</w:t>
        </w:r>
      </w:ins>
      <w:del w:id="389"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90"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w:t>
      </w:r>
      <w:del w:id="391" w:author="Daniel Noble" w:date="2025-09-12T09:56:00Z" w16du:dateUtc="2025-09-11T23:56:00Z">
        <w:r w:rsidR="0042151F" w:rsidRPr="00A634FE" w:rsidDel="0018439F">
          <w:rPr>
            <w:rFonts w:ascii="Times New Roman" w:hAnsi="Times New Roman" w:cs="Times New Roman"/>
            <w:sz w:val="24"/>
            <w:szCs w:val="24"/>
          </w:rPr>
          <w:delText>in subset analyses of</w:delText>
        </w:r>
      </w:del>
      <w:ins w:id="392" w:author="Daniel Noble" w:date="2025-09-12T09:56:00Z" w16du:dateUtc="2025-09-11T23:56:00Z">
        <w:r w:rsidR="0018439F">
          <w:rPr>
            <w:rFonts w:ascii="Times New Roman" w:hAnsi="Times New Roman" w:cs="Times New Roman"/>
            <w:sz w:val="24"/>
            <w:szCs w:val="24"/>
          </w:rPr>
          <w:t xml:space="preserve">across different </w:t>
        </w:r>
      </w:ins>
      <w:del w:id="393" w:author="Daniel Noble" w:date="2025-09-12T09:56:00Z" w16du:dateUtc="2025-09-11T23:56:00Z">
        <w:r w:rsidR="0042151F" w:rsidRPr="00A634FE" w:rsidDel="0018439F">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del w:id="394" w:author="Daniel Noble" w:date="2025-09-12T09:56:00Z" w16du:dateUtc="2025-09-11T23:56:00Z">
        <w:r w:rsidR="00C90AE9" w:rsidDel="0018439F">
          <w:rPr>
            <w:rFonts w:ascii="Times New Roman" w:hAnsi="Times New Roman" w:cs="Times New Roman"/>
            <w:sz w:val="24"/>
            <w:szCs w:val="24"/>
          </w:rPr>
          <w:delText xml:space="preserve">the </w:delText>
        </w:r>
      </w:del>
      <w:r w:rsidR="00C90AE9">
        <w:rPr>
          <w:rFonts w:ascii="Times New Roman" w:hAnsi="Times New Roman" w:cs="Times New Roman"/>
          <w:sz w:val="24"/>
          <w:szCs w:val="24"/>
        </w:rPr>
        <w:t>form</w:t>
      </w:r>
      <w:ins w:id="395" w:author="Daniel Noble" w:date="2025-09-12T09:56:00Z" w16du:dateUtc="2025-09-11T23:56:00Z">
        <w:r w:rsidR="0018439F">
          <w:rPr>
            <w:rFonts w:ascii="Times New Roman" w:hAnsi="Times New Roman" w:cs="Times New Roman"/>
            <w:sz w:val="24"/>
            <w:szCs w:val="24"/>
          </w:rPr>
          <w:t>s</w:t>
        </w:r>
      </w:ins>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96" w:author="Frank Seebacher" w:date="2025-07-28T15:59:00Z">
            <w:r w:rsidR="00582CA2" w:rsidRPr="00582CA2">
              <w:rPr>
                <w:rFonts w:ascii="Times New Roman" w:eastAsia="Times New Roman" w:hAnsi="Times New Roman" w:cs="Times New Roman"/>
                <w:sz w:val="24"/>
                <w:rPrChange w:id="397"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9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99" w:author="Frank Seebacher" w:date="2025-07-28T15:59:00Z">
                  <w:rPr>
                    <w:rFonts w:eastAsia="Times New Roman"/>
                  </w:rPr>
                </w:rPrChange>
              </w:rPr>
              <w:t xml:space="preserve"> 2015)</w:t>
            </w:r>
          </w:ins>
          <w:del w:id="400"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401" w:author="Frank Seebacher" w:date="2025-07-28T15:59:00Z">
            <w:r w:rsidR="00582CA2" w:rsidRPr="00582CA2">
              <w:rPr>
                <w:rFonts w:ascii="Times New Roman" w:eastAsia="Times New Roman" w:hAnsi="Times New Roman" w:cs="Times New Roman"/>
                <w:sz w:val="24"/>
                <w:rPrChange w:id="402"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4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4" w:author="Frank Seebacher" w:date="2025-07-28T15:59:00Z">
                  <w:rPr>
                    <w:rFonts w:eastAsia="Times New Roman"/>
                  </w:rPr>
                </w:rPrChange>
              </w:rPr>
              <w:t xml:space="preserve"> 2021)</w:t>
            </w:r>
          </w:ins>
          <w:del w:id="405"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406" w:author="Frank Seebacher" w:date="2025-07-28T15:59:00Z">
            <w:r w:rsidR="00582CA2" w:rsidRPr="00582CA2">
              <w:rPr>
                <w:rFonts w:ascii="Times New Roman" w:eastAsia="Times New Roman" w:hAnsi="Times New Roman" w:cs="Times New Roman"/>
                <w:sz w:val="24"/>
                <w:rPrChange w:id="407"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4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9" w:author="Frank Seebacher" w:date="2025-07-28T15:59:00Z">
                  <w:rPr>
                    <w:rFonts w:eastAsia="Times New Roman"/>
                  </w:rPr>
                </w:rPrChange>
              </w:rPr>
              <w:t xml:space="preserve"> 2021)</w:t>
            </w:r>
          </w:ins>
          <w:del w:id="410"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57CBDCCD"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411" w:author="Frank Seebacher" w:date="2025-07-28T15:59:00Z">
            <w:r w:rsidR="00582CA2" w:rsidRPr="00582CA2">
              <w:rPr>
                <w:rFonts w:ascii="Times New Roman" w:eastAsia="Times New Roman" w:hAnsi="Times New Roman" w:cs="Times New Roman"/>
                <w:sz w:val="24"/>
                <w:rPrChange w:id="412"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4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4" w:author="Frank Seebacher" w:date="2025-07-28T15:59:00Z">
                  <w:rPr>
                    <w:rFonts w:eastAsia="Times New Roman"/>
                  </w:rPr>
                </w:rPrChange>
              </w:rPr>
              <w:t xml:space="preserve"> 2018)</w:t>
            </w:r>
          </w:ins>
          <w:del w:id="415"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416" w:author="Frank Seebacher" w:date="2025-07-23T11:44:00Z">
        <w:r w:rsidR="00C411A7">
          <w:rPr>
            <w:rFonts w:ascii="Times New Roman" w:hAnsi="Times New Roman" w:cs="Times New Roman"/>
            <w:sz w:val="24"/>
            <w:szCs w:val="24"/>
          </w:rPr>
          <w:t>initial</w:t>
        </w:r>
      </w:ins>
      <w:del w:id="417"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418"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419"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420"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421" w:author="Frank Seebacher" w:date="2025-07-28T12:19:00Z">
        <w:r w:rsidR="0004479B">
          <w:rPr>
            <w:rFonts w:ascii="Times New Roman" w:hAnsi="Times New Roman" w:cs="Times New Roman"/>
            <w:sz w:val="24"/>
            <w:szCs w:val="24"/>
          </w:rPr>
          <w:t>edline</w:t>
        </w:r>
      </w:ins>
      <w:ins w:id="422"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423" w:author="Daniel Noble" w:date="2025-09-12T12:08:00Z" w16du:dateUtc="2025-09-12T02:08:00Z">
        <w:r w:rsidR="00EB2DB9">
          <w:rPr>
            <w:rFonts w:ascii="Times New Roman" w:hAnsi="Times New Roman" w:cs="Times New Roman"/>
            <w:sz w:val="24"/>
            <w:szCs w:val="24"/>
          </w:rPr>
          <w:t xml:space="preserve">We </w:t>
        </w:r>
      </w:ins>
      <w:ins w:id="424" w:author="Daniel Noble" w:date="2025-09-12T12:09:00Z" w16du:dateUtc="2025-09-12T02:09:00Z">
        <w:r w:rsidR="00EB2DB9">
          <w:rPr>
            <w:rFonts w:ascii="Times New Roman" w:hAnsi="Times New Roman" w:cs="Times New Roman"/>
            <w:sz w:val="24"/>
            <w:szCs w:val="24"/>
          </w:rPr>
          <w:t>acknowledge</w:t>
        </w:r>
      </w:ins>
      <w:ins w:id="425" w:author="Daniel Noble" w:date="2025-09-12T12:08:00Z" w16du:dateUtc="2025-09-12T02:08:00Z">
        <w:r w:rsidR="00EB2DB9">
          <w:rPr>
            <w:rFonts w:ascii="Times New Roman" w:hAnsi="Times New Roman" w:cs="Times New Roman"/>
            <w:sz w:val="24"/>
            <w:szCs w:val="24"/>
          </w:rPr>
          <w:t xml:space="preserve"> that we were limited to including only publications in English, which </w:t>
        </w:r>
      </w:ins>
      <w:ins w:id="426" w:author="Daniel Noble" w:date="2025-09-12T12:09:00Z" w16du:dateUtc="2025-09-12T02:09:00Z">
        <w:r w:rsidR="00EB2DB9">
          <w:rPr>
            <w:rFonts w:ascii="Times New Roman" w:hAnsi="Times New Roman" w:cs="Times New Roman"/>
            <w:sz w:val="24"/>
            <w:szCs w:val="24"/>
          </w:rPr>
          <w:t xml:space="preserve">may lead to bias (Konno et </w:t>
        </w:r>
        <w:commentRangeStart w:id="427"/>
        <w:r w:rsidR="00EB2DB9">
          <w:rPr>
            <w:rFonts w:ascii="Times New Roman" w:hAnsi="Times New Roman" w:cs="Times New Roman"/>
            <w:sz w:val="24"/>
            <w:szCs w:val="24"/>
          </w:rPr>
          <w:t>al</w:t>
        </w:r>
      </w:ins>
      <w:commentRangeEnd w:id="427"/>
      <w:ins w:id="428" w:author="Daniel Noble" w:date="2025-09-12T12:10:00Z" w16du:dateUtc="2025-09-12T02:10:00Z">
        <w:r w:rsidR="00EB2DB9">
          <w:rPr>
            <w:rStyle w:val="CommentReference"/>
          </w:rPr>
          <w:commentReference w:id="427"/>
        </w:r>
      </w:ins>
      <w:ins w:id="429" w:author="Daniel Noble" w:date="2025-09-12T12:09:00Z" w16du:dateUtc="2025-09-12T02:09:00Z">
        <w:r w:rsidR="00EB2DB9">
          <w:rPr>
            <w:rFonts w:ascii="Times New Roman" w:hAnsi="Times New Roman" w:cs="Times New Roman"/>
            <w:sz w:val="24"/>
            <w:szCs w:val="24"/>
          </w:rPr>
          <w:t xml:space="preserve">. 2020). </w:t>
        </w:r>
      </w:ins>
      <w:ins w:id="430"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431"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431"/>
          <w:ins w:id="432" w:author="Frank Seebacher" w:date="2025-07-28T15:59:00Z">
            <w:r w:rsidR="00582CA2" w:rsidRPr="00582CA2">
              <w:rPr>
                <w:rFonts w:ascii="Times New Roman" w:eastAsia="Times New Roman" w:hAnsi="Times New Roman" w:cs="Times New Roman"/>
                <w:sz w:val="24"/>
                <w:rPrChange w:id="433"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43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35" w:author="Frank Seebacher" w:date="2025-07-28T15:59:00Z">
                  <w:rPr>
                    <w:rFonts w:eastAsia="Times New Roman"/>
                  </w:rPr>
                </w:rPrChange>
              </w:rPr>
              <w:t xml:space="preserve"> 2024)</w:t>
            </w:r>
          </w:ins>
          <w:customXmlInsRangeStart w:id="436" w:author="Frank Seebacher" w:date="2025-07-23T11:46:00Z"/>
        </w:sdtContent>
      </w:sdt>
      <w:customXmlInsRangeEnd w:id="436"/>
      <w:ins w:id="437" w:author="Frank Seebacher" w:date="2025-07-23T11:46:00Z">
        <w:r w:rsidR="00C411A7">
          <w:rPr>
            <w:rFonts w:ascii="Times New Roman" w:hAnsi="Times New Roman" w:cs="Times New Roman"/>
            <w:sz w:val="24"/>
            <w:szCs w:val="24"/>
          </w:rPr>
          <w:t>, although the data used in the</w:t>
        </w:r>
      </w:ins>
      <w:ins w:id="438" w:author="Frank Seebacher" w:date="2025-07-23T11:47:00Z">
        <w:r w:rsidR="00C411A7">
          <w:rPr>
            <w:rFonts w:ascii="Times New Roman" w:hAnsi="Times New Roman" w:cs="Times New Roman"/>
            <w:sz w:val="24"/>
            <w:szCs w:val="24"/>
          </w:rPr>
          <w:t xml:space="preserve"> present</w:t>
        </w:r>
      </w:ins>
      <w:ins w:id="439" w:author="Frank Seebacher" w:date="2025-07-23T11:46:00Z">
        <w:r w:rsidR="00C411A7">
          <w:rPr>
            <w:rFonts w:ascii="Times New Roman" w:hAnsi="Times New Roman" w:cs="Times New Roman"/>
            <w:sz w:val="24"/>
            <w:szCs w:val="24"/>
          </w:rPr>
          <w:t xml:space="preserve"> analysis were </w:t>
        </w:r>
      </w:ins>
      <w:ins w:id="440" w:author="Frank Seebacher" w:date="2025-07-23T11:47:00Z">
        <w:r w:rsidR="00C411A7">
          <w:rPr>
            <w:rFonts w:ascii="Times New Roman" w:hAnsi="Times New Roman" w:cs="Times New Roman"/>
            <w:sz w:val="24"/>
            <w:szCs w:val="24"/>
          </w:rPr>
          <w:t>not published in the earlier paper. Additionally, we updated the se</w:t>
        </w:r>
      </w:ins>
      <w:ins w:id="441" w:author="Frank Seebacher" w:date="2025-07-23T11:50:00Z">
        <w:r w:rsidR="00181880">
          <w:rPr>
            <w:rFonts w:ascii="Times New Roman" w:hAnsi="Times New Roman" w:cs="Times New Roman"/>
            <w:sz w:val="24"/>
            <w:szCs w:val="24"/>
          </w:rPr>
          <w:t>a</w:t>
        </w:r>
      </w:ins>
      <w:ins w:id="442" w:author="Frank Seebacher" w:date="2025-07-23T11:47:00Z">
        <w:r w:rsidR="00C411A7">
          <w:rPr>
            <w:rFonts w:ascii="Times New Roman" w:hAnsi="Times New Roman" w:cs="Times New Roman"/>
            <w:sz w:val="24"/>
            <w:szCs w:val="24"/>
          </w:rPr>
          <w:t>rch</w:t>
        </w:r>
      </w:ins>
      <w:ins w:id="443" w:author="Frank Seebacher" w:date="2025-07-23T11:50:00Z">
        <w:r w:rsidR="00181880">
          <w:rPr>
            <w:rFonts w:ascii="Times New Roman" w:hAnsi="Times New Roman" w:cs="Times New Roman"/>
            <w:sz w:val="24"/>
            <w:szCs w:val="24"/>
          </w:rPr>
          <w:t xml:space="preserve"> in Scopus and Web of Science on 17 July 2025</w:t>
        </w:r>
      </w:ins>
      <w:ins w:id="444" w:author="Frank Seebacher" w:date="2025-07-23T11:51:00Z">
        <w:r w:rsidR="00181880">
          <w:rPr>
            <w:rFonts w:ascii="Times New Roman" w:hAnsi="Times New Roman" w:cs="Times New Roman"/>
            <w:sz w:val="24"/>
            <w:szCs w:val="24"/>
          </w:rPr>
          <w:t>.</w:t>
        </w:r>
      </w:ins>
      <w:ins w:id="445"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ins w:id="446" w:author="Daniel Noble" w:date="2025-09-12T12:06:00Z" w16du:dateUtc="2025-09-12T02:06:00Z">
        <w:r w:rsidR="00EB2DB9">
          <w:rPr>
            <w:rFonts w:ascii="Times New Roman" w:hAnsi="Times New Roman" w:cs="Times New Roman"/>
            <w:sz w:val="24"/>
            <w:szCs w:val="24"/>
          </w:rPr>
          <w:t xml:space="preserve"> </w:t>
        </w:r>
      </w:ins>
      <w:del w:id="447" w:author="Frank Seebacher" w:date="2025-07-28T11:23:00Z">
        <w:r w:rsidR="0042151F" w:rsidRPr="00D54EE5" w:rsidDel="0018321B">
          <w:rPr>
            <w:rFonts w:ascii="Times New Roman" w:hAnsi="Times New Roman" w:cs="Times New Roman"/>
            <w:sz w:val="24"/>
            <w:szCs w:val="24"/>
          </w:rPr>
          <w:delText xml:space="preserve"> </w:delText>
        </w:r>
      </w:del>
      <w:customXmlDelRangeStart w:id="448"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48"/>
          <w:ins w:id="449" w:author="Frank Seebacher" w:date="2025-07-28T15:59:00Z">
            <w:r w:rsidR="00582CA2" w:rsidRPr="00582CA2">
              <w:rPr>
                <w:rFonts w:ascii="Times New Roman" w:eastAsia="Times New Roman" w:hAnsi="Times New Roman" w:cs="Times New Roman"/>
                <w:sz w:val="24"/>
                <w:rPrChange w:id="450"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5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52" w:author="Frank Seebacher" w:date="2025-07-28T15:59:00Z">
                  <w:rPr>
                    <w:rFonts w:eastAsia="Times New Roman"/>
                  </w:rPr>
                </w:rPrChange>
              </w:rPr>
              <w:t xml:space="preserve"> 2018)</w:t>
            </w:r>
          </w:ins>
          <w:del w:id="453"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54" w:author="Frank Seebacher" w:date="2025-07-28T11:23:00Z"/>
        </w:sdtContent>
      </w:sdt>
      <w:customXmlDelRangeEnd w:id="454"/>
      <w:r w:rsidR="0042151F" w:rsidRPr="00D54EE5">
        <w:rPr>
          <w:rFonts w:ascii="Times New Roman" w:hAnsi="Times New Roman" w:cs="Times New Roman"/>
          <w:sz w:val="24"/>
          <w:szCs w:val="24"/>
        </w:rPr>
        <w:t>. To limit the search string to temperature treatments</w:t>
      </w:r>
      <w:ins w:id="455"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ins w:id="456" w:author="Daniel Noble" w:date="2025-09-12T12:06:00Z" w16du:dateUtc="2025-09-12T02:06:00Z">
        <w:r w:rsidR="00EB2DB9">
          <w:rPr>
            <w:rFonts w:ascii="Times New Roman" w:hAnsi="Times New Roman" w:cs="Times New Roman"/>
            <w:sz w:val="24"/>
            <w:szCs w:val="24"/>
          </w:rPr>
          <w:t xml:space="preserve"> </w:t>
        </w:r>
      </w:ins>
      <w:del w:id="457" w:author="Frank Seebacher" w:date="2025-07-28T11:23:00Z">
        <w:r w:rsidR="0042151F" w:rsidRPr="00D54EE5" w:rsidDel="0018321B">
          <w:rPr>
            <w:rFonts w:ascii="Times New Roman" w:hAnsi="Times New Roman" w:cs="Times New Roman"/>
            <w:sz w:val="24"/>
            <w:szCs w:val="24"/>
          </w:rPr>
          <w:delText xml:space="preserve"> </w:delText>
        </w:r>
      </w:del>
      <w:customXmlDelRangeStart w:id="458"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58"/>
          <w:ins w:id="459" w:author="Frank Seebacher" w:date="2025-07-28T15:59:00Z">
            <w:r w:rsidR="00582CA2" w:rsidRPr="00582CA2">
              <w:rPr>
                <w:rFonts w:ascii="Times New Roman" w:eastAsia="Times New Roman" w:hAnsi="Times New Roman" w:cs="Times New Roman"/>
                <w:sz w:val="24"/>
                <w:rPrChange w:id="460"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2" w:author="Frank Seebacher" w:date="2025-07-28T15:59:00Z">
                  <w:rPr>
                    <w:rFonts w:eastAsia="Times New Roman"/>
                  </w:rPr>
                </w:rPrChange>
              </w:rPr>
              <w:t xml:space="preserve"> 2018)</w:t>
            </w:r>
          </w:ins>
          <w:del w:id="463"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64" w:author="Frank Seebacher" w:date="2025-07-28T11:23:00Z"/>
        </w:sdtContent>
      </w:sdt>
      <w:customXmlDelRangeEnd w:id="464"/>
      <w:del w:id="465"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66"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67"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16BE5AA3" w:rsidR="0042151F" w:rsidRPr="00A634FE" w:rsidRDefault="0042151F" w:rsidP="00D54EE5">
      <w:pPr>
        <w:spacing w:after="0" w:line="480" w:lineRule="auto"/>
        <w:ind w:firstLine="720"/>
        <w:rPr>
          <w:rFonts w:ascii="Times New Roman" w:hAnsi="Times New Roman" w:cs="Times New Roman"/>
          <w:sz w:val="24"/>
          <w:szCs w:val="24"/>
        </w:rPr>
      </w:pPr>
      <w:del w:id="468" w:author="Frank Seebacher" w:date="2025-07-23T11:51:00Z">
        <w:r w:rsidRPr="00D54EE5" w:rsidDel="00181880">
          <w:rPr>
            <w:rFonts w:ascii="Times New Roman" w:hAnsi="Times New Roman" w:cs="Times New Roman"/>
            <w:sz w:val="24"/>
            <w:szCs w:val="24"/>
          </w:rPr>
          <w:delText xml:space="preserve">These </w:delText>
        </w:r>
      </w:del>
      <w:ins w:id="469"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70" w:author="Frank Seebacher" w:date="2025-07-23T11:51:00Z">
        <w:r w:rsidRPr="00D54EE5" w:rsidDel="00181880">
          <w:rPr>
            <w:rFonts w:ascii="Times New Roman" w:hAnsi="Times New Roman" w:cs="Times New Roman"/>
            <w:sz w:val="24"/>
            <w:szCs w:val="24"/>
          </w:rPr>
          <w:delText>e</w:delText>
        </w:r>
      </w:del>
      <w:ins w:id="471" w:author="Frank Seebacher" w:date="2025-07-23T11:51:00Z">
        <w:r w:rsidR="00181880">
          <w:rPr>
            <w:rFonts w:ascii="Times New Roman" w:hAnsi="Times New Roman" w:cs="Times New Roman"/>
            <w:sz w:val="24"/>
            <w:szCs w:val="24"/>
          </w:rPr>
          <w:t xml:space="preserve"> (2022)</w:t>
        </w:r>
      </w:ins>
      <w:del w:id="472"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73"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74" w:author="Frank Seebacher" w:date="2025-07-28T11:23:00Z">
        <w:r w:rsidR="0071419B">
          <w:rPr>
            <w:rFonts w:ascii="Times New Roman" w:hAnsi="Times New Roman" w:cs="Times New Roman"/>
            <w:sz w:val="24"/>
            <w:szCs w:val="24"/>
          </w:rPr>
          <w:t xml:space="preserve"> after removing </w:t>
        </w:r>
      </w:ins>
      <w:ins w:id="475"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76"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77" w:author="Frank Seebacher" w:date="2025-07-28T11:24:00Z">
        <w:r w:rsidR="0071419B">
          <w:rPr>
            <w:rFonts w:ascii="Times New Roman" w:hAnsi="Times New Roman" w:cs="Times New Roman"/>
            <w:sz w:val="24"/>
            <w:szCs w:val="24"/>
          </w:rPr>
          <w:t xml:space="preserve">fulfilled our inclusion criteria </w:t>
        </w:r>
      </w:ins>
      <w:ins w:id="478"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w:t>
      </w:r>
      <w:r w:rsidRPr="00A634FE">
        <w:rPr>
          <w:rFonts w:ascii="Times New Roman" w:hAnsi="Times New Roman" w:cs="Times New Roman"/>
          <w:sz w:val="24"/>
          <w:szCs w:val="24"/>
        </w:rPr>
        <w:lastRenderedPageBreak/>
        <w:t>Science, ScienceDirect and Google Scholar to conduct a forward (papers citing the original study) and backward (papers that were cited in the original study) search on</w:t>
      </w:r>
      <w:del w:id="479"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80"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81" w:author="Frank Seebacher" w:date="2025-07-28T13:30:00Z">
        <w:r w:rsidR="006C678A">
          <w:rPr>
            <w:rFonts w:ascii="Times New Roman" w:hAnsi="Times New Roman" w:cs="Times New Roman"/>
            <w:sz w:val="24"/>
            <w:szCs w:val="24"/>
          </w:rPr>
          <w:t xml:space="preserve"> </w:t>
        </w:r>
      </w:ins>
      <w:del w:id="482"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83"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83"/>
          <w:ins w:id="484" w:author="Frank Seebacher" w:date="2025-07-28T15:59:00Z">
            <w:r w:rsidR="00582CA2" w:rsidRPr="00582CA2">
              <w:rPr>
                <w:rFonts w:ascii="Times New Roman" w:eastAsia="Times New Roman" w:hAnsi="Times New Roman" w:cs="Times New Roman"/>
                <w:sz w:val="24"/>
                <w:rPrChange w:id="485"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86"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87"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8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89" w:author="Frank Seebacher" w:date="2025-07-28T15:59:00Z">
                  <w:rPr>
                    <w:rFonts w:eastAsia="Times New Roman"/>
                  </w:rPr>
                </w:rPrChange>
              </w:rPr>
              <w:t xml:space="preserve"> 2016)</w:t>
            </w:r>
          </w:ins>
          <w:ins w:id="490" w:author="Daniel Noble" w:date="2025-09-12T12:07:00Z" w16du:dateUtc="2025-09-12T02:07:00Z">
            <w:r w:rsidR="00EB2DB9">
              <w:rPr>
                <w:rFonts w:ascii="Times New Roman" w:eastAsia="Times New Roman" w:hAnsi="Times New Roman" w:cs="Times New Roman"/>
                <w:sz w:val="24"/>
              </w:rPr>
              <w:t xml:space="preserve">. </w:t>
            </w:r>
          </w:ins>
          <w:del w:id="49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92" w:author="Frank Seebacher" w:date="2025-07-28T13:30:00Z"/>
        </w:sdtContent>
      </w:sdt>
      <w:customXmlDelRangeEnd w:id="492"/>
      <w:del w:id="49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9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9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96" w:author="Frank Seebacher" w:date="2025-07-28T11:26:00Z">
        <w:r w:rsidR="0071419B">
          <w:rPr>
            <w:rFonts w:ascii="Times New Roman" w:hAnsi="Times New Roman" w:cs="Times New Roman"/>
            <w:sz w:val="24"/>
            <w:szCs w:val="24"/>
          </w:rPr>
          <w:t>s</w:t>
        </w:r>
      </w:ins>
      <w:del w:id="49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9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99" w:author="Frank Seebacher" w:date="2025-07-28T15:59:00Z">
            <w:r w:rsidR="00582CA2" w:rsidRPr="00582CA2">
              <w:rPr>
                <w:rFonts w:ascii="Times New Roman" w:eastAsia="Times New Roman" w:hAnsi="Times New Roman" w:cs="Times New Roman"/>
                <w:sz w:val="24"/>
                <w:rPrChange w:id="50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01"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50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4" w:author="Frank Seebacher" w:date="2025-07-28T15:59:00Z">
                  <w:rPr>
                    <w:rFonts w:eastAsia="Times New Roman"/>
                  </w:rPr>
                </w:rPrChange>
              </w:rPr>
              <w:t xml:space="preserve"> 2016)</w:t>
            </w:r>
          </w:ins>
          <w:del w:id="505"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506" w:author="Frank Seebacher" w:date="2025-07-28T11:27:00Z">
        <w:r w:rsidR="00200F41" w:rsidDel="0071419B">
          <w:rPr>
            <w:rFonts w:ascii="Times New Roman" w:hAnsi="Times New Roman" w:cs="Times New Roman"/>
            <w:sz w:val="24"/>
            <w:szCs w:val="24"/>
          </w:rPr>
          <w:delText>this search</w:delText>
        </w:r>
      </w:del>
      <w:ins w:id="507"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508" w:author="Frank Seebacher" w:date="2025-07-23T11:52:00Z">
        <w:r w:rsidR="00181880">
          <w:rPr>
            <w:rFonts w:ascii="Times New Roman" w:hAnsi="Times New Roman" w:cs="Times New Roman"/>
            <w:sz w:val="24"/>
            <w:szCs w:val="24"/>
          </w:rPr>
          <w:t xml:space="preserve"> The updated search</w:t>
        </w:r>
      </w:ins>
      <w:ins w:id="509" w:author="Frank Seebacher" w:date="2025-07-23T11:53:00Z">
        <w:r w:rsidR="00181880">
          <w:rPr>
            <w:rFonts w:ascii="Times New Roman" w:hAnsi="Times New Roman" w:cs="Times New Roman"/>
            <w:sz w:val="24"/>
            <w:szCs w:val="24"/>
          </w:rPr>
          <w:t xml:space="preserve"> (2025)</w:t>
        </w:r>
      </w:ins>
      <w:ins w:id="510" w:author="Frank Seebacher" w:date="2025-07-23T11:52:00Z">
        <w:r w:rsidR="00181880">
          <w:rPr>
            <w:rFonts w:ascii="Times New Roman" w:hAnsi="Times New Roman" w:cs="Times New Roman"/>
            <w:sz w:val="24"/>
            <w:szCs w:val="24"/>
          </w:rPr>
          <w:t xml:space="preserve"> </w:t>
        </w:r>
      </w:ins>
      <w:ins w:id="511" w:author="Frank Seebacher" w:date="2025-07-23T11:53:00Z">
        <w:r w:rsidR="00181880">
          <w:rPr>
            <w:rFonts w:ascii="Times New Roman" w:hAnsi="Times New Roman" w:cs="Times New Roman"/>
            <w:sz w:val="24"/>
            <w:szCs w:val="24"/>
          </w:rPr>
          <w:t>returned an additional 1475 studies after removing duplicates. Foll</w:t>
        </w:r>
      </w:ins>
      <w:ins w:id="512"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513" w:author="Frank Seebacher" w:date="2025-07-23T11:55:00Z">
        <w:r w:rsidR="00181880">
          <w:rPr>
            <w:rFonts w:ascii="Times New Roman" w:hAnsi="Times New Roman" w:cs="Times New Roman"/>
            <w:sz w:val="24"/>
            <w:szCs w:val="24"/>
          </w:rPr>
          <w:t xml:space="preserve"> Hence, the meta-analysis include</w:t>
        </w:r>
      </w:ins>
      <w:ins w:id="514" w:author="Frank Seebacher" w:date="2025-07-23T13:28:00Z">
        <w:r w:rsidR="0062210F">
          <w:rPr>
            <w:rFonts w:ascii="Times New Roman" w:hAnsi="Times New Roman" w:cs="Times New Roman"/>
            <w:sz w:val="24"/>
            <w:szCs w:val="24"/>
          </w:rPr>
          <w:t>s</w:t>
        </w:r>
      </w:ins>
      <w:ins w:id="515" w:author="Frank Seebacher" w:date="2025-07-23T11:55:00Z">
        <w:r w:rsidR="00181880">
          <w:rPr>
            <w:rFonts w:ascii="Times New Roman" w:hAnsi="Times New Roman" w:cs="Times New Roman"/>
            <w:sz w:val="24"/>
            <w:szCs w:val="24"/>
          </w:rPr>
          <w:t xml:space="preserve"> </w:t>
        </w:r>
      </w:ins>
      <w:ins w:id="516" w:author="Frank Seebacher" w:date="2025-07-23T13:28:00Z">
        <w:r w:rsidR="0062210F">
          <w:rPr>
            <w:rFonts w:ascii="Times New Roman" w:hAnsi="Times New Roman" w:cs="Times New Roman"/>
            <w:sz w:val="24"/>
            <w:szCs w:val="24"/>
          </w:rPr>
          <w:t>data from a</w:t>
        </w:r>
      </w:ins>
      <w:ins w:id="517" w:author="Frank Seebacher" w:date="2025-07-23T11:55:00Z">
        <w:r w:rsidR="00181880">
          <w:rPr>
            <w:rFonts w:ascii="Times New Roman" w:hAnsi="Times New Roman" w:cs="Times New Roman"/>
            <w:sz w:val="24"/>
            <w:szCs w:val="24"/>
          </w:rPr>
          <w:t xml:space="preserve"> total number of 4</w:t>
        </w:r>
      </w:ins>
      <w:ins w:id="518" w:author="Daniel Noble" w:date="2025-08-25T11:32:00Z" w16du:dateUtc="2025-08-25T01:32:00Z">
        <w:r w:rsidR="00644142">
          <w:rPr>
            <w:rFonts w:ascii="Times New Roman" w:hAnsi="Times New Roman" w:cs="Times New Roman"/>
            <w:sz w:val="24"/>
            <w:szCs w:val="24"/>
          </w:rPr>
          <w:t>6</w:t>
        </w:r>
      </w:ins>
      <w:ins w:id="519" w:author="Frank Seebacher" w:date="2025-07-23T11:55:00Z">
        <w:del w:id="520"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521" w:author="Frank Seebacher" w:date="2025-07-23T13:28:00Z">
        <w:r w:rsidR="0062210F">
          <w:rPr>
            <w:rFonts w:ascii="Times New Roman" w:hAnsi="Times New Roman" w:cs="Times New Roman"/>
            <w:sz w:val="24"/>
            <w:szCs w:val="24"/>
          </w:rPr>
          <w:t>4</w:t>
        </w:r>
        <w:del w:id="522" w:author="Daniel Noble" w:date="2025-08-25T11:32:00Z" w16du:dateUtc="2025-08-25T01:32:00Z">
          <w:r w:rsidR="0062210F" w:rsidDel="00644142">
            <w:rPr>
              <w:rFonts w:ascii="Times New Roman" w:hAnsi="Times New Roman" w:cs="Times New Roman"/>
              <w:sz w:val="24"/>
              <w:szCs w:val="24"/>
            </w:rPr>
            <w:delText>2</w:delText>
          </w:r>
        </w:del>
      </w:ins>
      <w:ins w:id="523" w:author="Daniel Noble" w:date="2025-08-25T11:32:00Z" w16du:dateUtc="2025-08-25T01:32:00Z">
        <w:r w:rsidR="00644142">
          <w:rPr>
            <w:rFonts w:ascii="Times New Roman" w:hAnsi="Times New Roman" w:cs="Times New Roman"/>
            <w:sz w:val="24"/>
            <w:szCs w:val="24"/>
          </w:rPr>
          <w:t>1</w:t>
        </w:r>
      </w:ins>
      <w:ins w:id="524" w:author="Frank Seebacher" w:date="2025-07-23T13:28:00Z">
        <w:r w:rsidR="0062210F">
          <w:rPr>
            <w:rFonts w:ascii="Times New Roman" w:hAnsi="Times New Roman" w:cs="Times New Roman"/>
            <w:sz w:val="24"/>
            <w:szCs w:val="24"/>
          </w:rPr>
          <w:t xml:space="preserve"> species</w:t>
        </w:r>
      </w:ins>
      <w:ins w:id="525" w:author="Frank Seebacher" w:date="2025-07-23T13:33:00Z">
        <w:r w:rsidR="00C10751">
          <w:rPr>
            <w:rFonts w:ascii="Times New Roman" w:hAnsi="Times New Roman" w:cs="Times New Roman"/>
            <w:sz w:val="24"/>
            <w:szCs w:val="24"/>
          </w:rPr>
          <w:t xml:space="preserve"> (20.9% vertebrates, </w:t>
        </w:r>
      </w:ins>
      <w:ins w:id="526" w:author="Frank Seebacher" w:date="2025-07-23T13:34:00Z">
        <w:r w:rsidR="00C10751">
          <w:rPr>
            <w:rFonts w:ascii="Times New Roman" w:hAnsi="Times New Roman" w:cs="Times New Roman"/>
            <w:sz w:val="24"/>
            <w:szCs w:val="24"/>
          </w:rPr>
          <w:t>79.1 % invertebrates)</w:t>
        </w:r>
      </w:ins>
      <w:ins w:id="527" w:author="Frank Seebacher" w:date="2025-07-23T13:28:00Z">
        <w:r w:rsidR="0062210F">
          <w:rPr>
            <w:rFonts w:ascii="Times New Roman" w:hAnsi="Times New Roman" w:cs="Times New Roman"/>
            <w:sz w:val="24"/>
            <w:szCs w:val="24"/>
          </w:rPr>
          <w:t>, and 2</w:t>
        </w:r>
        <w:del w:id="528" w:author="Daniel Noble" w:date="2025-08-25T11:32:00Z" w16du:dateUtc="2025-08-25T01:32:00Z">
          <w:r w:rsidR="0062210F" w:rsidDel="00644142">
            <w:rPr>
              <w:rFonts w:ascii="Times New Roman" w:hAnsi="Times New Roman" w:cs="Times New Roman"/>
              <w:sz w:val="24"/>
              <w:szCs w:val="24"/>
            </w:rPr>
            <w:delText>50</w:delText>
          </w:r>
        </w:del>
      </w:ins>
      <w:ins w:id="529" w:author="Daniel Noble" w:date="2025-08-25T11:32:00Z" w16du:dateUtc="2025-08-25T01:32:00Z">
        <w:r w:rsidR="00644142">
          <w:rPr>
            <w:rFonts w:ascii="Times New Roman" w:hAnsi="Times New Roman" w:cs="Times New Roman"/>
            <w:sz w:val="24"/>
            <w:szCs w:val="24"/>
          </w:rPr>
          <w:t>41</w:t>
        </w:r>
      </w:ins>
      <w:ins w:id="530" w:author="Frank Seebacher" w:date="2025-07-23T13:28:00Z">
        <w:r w:rsidR="0062210F">
          <w:rPr>
            <w:rFonts w:ascii="Times New Roman" w:hAnsi="Times New Roman" w:cs="Times New Roman"/>
            <w:sz w:val="24"/>
            <w:szCs w:val="24"/>
          </w:rPr>
          <w:t xml:space="preserve"> effect sizes</w:t>
        </w:r>
      </w:ins>
      <w:ins w:id="531" w:author="Frank Seebacher" w:date="2025-07-23T13:29:00Z">
        <w:r w:rsidR="0062210F">
          <w:rPr>
            <w:rFonts w:ascii="Times New Roman" w:hAnsi="Times New Roman" w:cs="Times New Roman"/>
            <w:sz w:val="24"/>
            <w:szCs w:val="24"/>
          </w:rPr>
          <w:t>.</w:t>
        </w:r>
      </w:ins>
      <w:ins w:id="532"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533"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534" w:author="Frank Seebacher" w:date="2025-07-28T11:10:00Z">
        <w:r w:rsidR="009230C1">
          <w:rPr>
            <w:rFonts w:ascii="Times New Roman" w:hAnsi="Times New Roman" w:cs="Times New Roman"/>
            <w:sz w:val="24"/>
            <w:szCs w:val="24"/>
          </w:rPr>
          <w:sym w:font="Symbol" w:char="F0B3"/>
        </w:r>
      </w:ins>
      <w:ins w:id="535"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536"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537" w:author="Frank Seebacher" w:date="2025-07-28T11:11:00Z">
        <w:r w:rsidDel="009230C1">
          <w:rPr>
            <w:rFonts w:ascii="Times New Roman" w:hAnsi="Times New Roman" w:cs="Times New Roman"/>
            <w:sz w:val="24"/>
            <w:szCs w:val="24"/>
          </w:rPr>
          <w:delText>treatments</w:delText>
        </w:r>
      </w:del>
      <w:customXmlInsRangeStart w:id="538"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538"/>
          <w:ins w:id="539" w:author="Frank Seebacher" w:date="2025-07-28T15:59:00Z">
            <w:r w:rsidR="00582CA2" w:rsidRPr="00582CA2">
              <w:rPr>
                <w:rFonts w:ascii="Times New Roman" w:eastAsia="Times New Roman" w:hAnsi="Times New Roman" w:cs="Times New Roman"/>
                <w:sz w:val="24"/>
                <w:rPrChange w:id="540"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4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2" w:author="Frank Seebacher" w:date="2025-07-28T15:59:00Z">
                  <w:rPr>
                    <w:rFonts w:eastAsia="Times New Roman"/>
                  </w:rPr>
                </w:rPrChange>
              </w:rPr>
              <w:t xml:space="preserve"> 2015)</w:t>
            </w:r>
          </w:ins>
          <w:customXmlInsRangeStart w:id="543" w:author="Frank Seebacher" w:date="2025-07-28T11:11:00Z"/>
        </w:sdtContent>
      </w:sdt>
      <w:customXmlInsRangeEnd w:id="543"/>
      <w:ins w:id="54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545" w:author="Frank Seebacher" w:date="2025-07-28T15:59:00Z">
            <w:r w:rsidR="00582CA2" w:rsidRPr="00582CA2">
              <w:rPr>
                <w:rFonts w:ascii="Times New Roman" w:eastAsia="Times New Roman" w:hAnsi="Times New Roman" w:cs="Times New Roman"/>
                <w:sz w:val="24"/>
                <w:rPrChange w:id="54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8" w:author="Frank Seebacher" w:date="2025-07-28T15:59:00Z">
                  <w:rPr>
                    <w:rFonts w:eastAsia="Times New Roman"/>
                  </w:rPr>
                </w:rPrChange>
              </w:rPr>
              <w:t xml:space="preserve"> 2015)</w:t>
            </w:r>
          </w:ins>
          <w:del w:id="54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50" w:author="Frank Seebacher" w:date="2025-07-28T11:14:00Z">
        <w:r w:rsidR="001615DE">
          <w:rPr>
            <w:rFonts w:ascii="Times New Roman" w:hAnsi="Times New Roman" w:cs="Times New Roman"/>
            <w:sz w:val="24"/>
            <w:szCs w:val="24"/>
          </w:rPr>
          <w:t xml:space="preserve"> to </w:t>
        </w:r>
      </w:ins>
      <w:ins w:id="551" w:author="Frank Seebacher" w:date="2025-07-28T11:15:00Z">
        <w:r w:rsidR="001615DE">
          <w:rPr>
            <w:rFonts w:ascii="Times New Roman" w:hAnsi="Times New Roman" w:cs="Times New Roman"/>
            <w:sz w:val="24"/>
            <w:szCs w:val="24"/>
          </w:rPr>
          <w:t xml:space="preserve">minimise </w:t>
        </w:r>
      </w:ins>
      <w:ins w:id="552" w:author="Frank Seebacher" w:date="2025-07-28T11:18:00Z">
        <w:r w:rsidR="001615DE">
          <w:rPr>
            <w:rFonts w:ascii="Times New Roman" w:hAnsi="Times New Roman" w:cs="Times New Roman"/>
            <w:sz w:val="24"/>
            <w:szCs w:val="24"/>
          </w:rPr>
          <w:t>analysis of</w:t>
        </w:r>
      </w:ins>
      <w:ins w:id="553" w:author="Frank Seebacher" w:date="2025-07-28T11:15:00Z">
        <w:r w:rsidR="001615DE">
          <w:rPr>
            <w:rFonts w:ascii="Times New Roman" w:hAnsi="Times New Roman" w:cs="Times New Roman"/>
            <w:sz w:val="24"/>
            <w:szCs w:val="24"/>
          </w:rPr>
          <w:t xml:space="preserve"> data from potentially damaging temperature ranges</w:t>
        </w:r>
      </w:ins>
      <w:ins w:id="554"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55" w:author="Frank Seebacher" w:date="2025-07-28T15:59:00Z">
            <w:r w:rsidR="00582CA2" w:rsidRPr="00582CA2">
              <w:rPr>
                <w:rFonts w:ascii="Times New Roman" w:eastAsia="Times New Roman" w:hAnsi="Times New Roman" w:cs="Times New Roman"/>
                <w:sz w:val="24"/>
                <w:rPrChange w:id="55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5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58" w:author="Frank Seebacher" w:date="2025-07-28T15:59:00Z">
                  <w:rPr>
                    <w:rFonts w:eastAsia="Times New Roman"/>
                  </w:rPr>
                </w:rPrChange>
              </w:rPr>
              <w:t xml:space="preserve"> 2015; Wilson &amp; Franklin 2002)</w:t>
            </w:r>
          </w:ins>
          <w:del w:id="55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 xml:space="preserve">constant </w:t>
      </w:r>
      <w:r w:rsidR="0042151F" w:rsidRPr="00A634FE">
        <w:rPr>
          <w:rFonts w:ascii="Times New Roman" w:hAnsi="Times New Roman" w:cs="Times New Roman"/>
          <w:sz w:val="24"/>
          <w:szCs w:val="24"/>
        </w:rPr>
        <w:lastRenderedPageBreak/>
        <w:t>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60" w:author="Frank Seebacher" w:date="2025-07-28T12:34:00Z">
        <w:r w:rsidR="009F3A4E">
          <w:rPr>
            <w:rFonts w:ascii="Times New Roman" w:hAnsi="Times New Roman" w:cs="Times New Roman"/>
            <w:sz w:val="24"/>
            <w:szCs w:val="24"/>
          </w:rPr>
          <w:t xml:space="preserve">version </w:t>
        </w:r>
      </w:ins>
      <w:ins w:id="561"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62" w:author="Frank Seebacher" w:date="2025-07-28T15:59:00Z">
            <w:r w:rsidR="00582CA2" w:rsidRPr="00582CA2">
              <w:rPr>
                <w:rFonts w:ascii="Times New Roman" w:eastAsia="Times New Roman" w:hAnsi="Times New Roman" w:cs="Times New Roman"/>
                <w:sz w:val="24"/>
                <w:rPrChange w:id="563"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6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5" w:author="Frank Seebacher" w:date="2025-07-28T15:59:00Z">
                  <w:rPr>
                    <w:rFonts w:eastAsia="Times New Roman"/>
                  </w:rPr>
                </w:rPrChange>
              </w:rPr>
              <w:t xml:space="preserve"> 2019)</w:t>
            </w:r>
          </w:ins>
          <w:del w:id="566"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67" w:author="Frank Seebacher" w:date="2025-07-28T13:41:00Z">
        <w:r w:rsidR="000C2E96" w:rsidRPr="000C2E96">
          <w:rPr>
            <w:rFonts w:ascii="Times New Roman" w:hAnsi="Times New Roman" w:cs="Times New Roman"/>
            <w:sz w:val="24"/>
            <w:szCs w:val="24"/>
            <w:rPrChange w:id="568"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69"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70"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71" w:author="Frank Seebacher" w:date="2025-07-28T11:19:00Z">
        <w:r w:rsidR="005D57E3">
          <w:rPr>
            <w:rFonts w:ascii="Times New Roman" w:hAnsi="Times New Roman" w:cs="Times New Roman"/>
            <w:sz w:val="24"/>
            <w:szCs w:val="24"/>
          </w:rPr>
          <w:t xml:space="preserve"> to include as moderat</w:t>
        </w:r>
      </w:ins>
      <w:ins w:id="572"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73" w:author="Frank Seebacher" w:date="2025-07-28T15:59:00Z">
            <w:r w:rsidR="00582CA2" w:rsidRPr="00582CA2">
              <w:rPr>
                <w:rFonts w:ascii="Times New Roman" w:eastAsia="Times New Roman" w:hAnsi="Times New Roman" w:cs="Times New Roman"/>
                <w:sz w:val="24"/>
                <w:rPrChange w:id="57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7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78" w:author="Frank Seebacher" w:date="2025-07-28T15:59:00Z">
                  <w:rPr>
                    <w:rFonts w:eastAsia="Times New Roman"/>
                  </w:rPr>
                </w:rPrChange>
              </w:rPr>
              <w:t xml:space="preserve"> 2024)</w:t>
            </w:r>
          </w:ins>
          <w:del w:id="57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80" w:author="Frank Seebacher" w:date="2025-07-28T15:54:00Z">
        <w:r w:rsidR="00E31CC1">
          <w:rPr>
            <w:rFonts w:ascii="Times New Roman" w:hAnsi="Times New Roman" w:cs="Times New Roman"/>
            <w:sz w:val="24"/>
            <w:szCs w:val="24"/>
          </w:rPr>
          <w:t>None of the screen</w:t>
        </w:r>
      </w:ins>
      <w:ins w:id="581" w:author="Frank Seebacher" w:date="2025-07-28T15:56:00Z">
        <w:r w:rsidR="00C363A3">
          <w:rPr>
            <w:rFonts w:ascii="Times New Roman" w:hAnsi="Times New Roman" w:cs="Times New Roman"/>
            <w:sz w:val="24"/>
            <w:szCs w:val="24"/>
          </w:rPr>
          <w:t>e</w:t>
        </w:r>
      </w:ins>
      <w:ins w:id="582" w:author="Frank Seebacher" w:date="2025-07-28T15:54:00Z">
        <w:r w:rsidR="00E31CC1">
          <w:rPr>
            <w:rFonts w:ascii="Times New Roman" w:hAnsi="Times New Roman" w:cs="Times New Roman"/>
            <w:sz w:val="24"/>
            <w:szCs w:val="24"/>
          </w:rPr>
          <w:t>d studies were excluded because of missing</w:t>
        </w:r>
      </w:ins>
      <w:ins w:id="583" w:author="Frank Seebacher" w:date="2025-07-28T15:55:00Z">
        <w:r w:rsidR="00E31CC1">
          <w:rPr>
            <w:rFonts w:ascii="Times New Roman" w:hAnsi="Times New Roman" w:cs="Times New Roman"/>
            <w:sz w:val="24"/>
            <w:szCs w:val="24"/>
          </w:rPr>
          <w:t xml:space="preserve"> </w:t>
        </w:r>
      </w:ins>
      <w:ins w:id="584" w:author="Frank Seebacher" w:date="2025-07-28T15:54:00Z">
        <w:r w:rsidR="00E31CC1">
          <w:rPr>
            <w:rFonts w:ascii="Times New Roman" w:hAnsi="Times New Roman" w:cs="Times New Roman"/>
            <w:sz w:val="24"/>
            <w:szCs w:val="24"/>
          </w:rPr>
          <w:t xml:space="preserve">information </w:t>
        </w:r>
      </w:ins>
      <w:ins w:id="585" w:author="Frank Seebacher" w:date="2025-07-28T15:55:00Z">
        <w:r w:rsidR="00E31CC1">
          <w:rPr>
            <w:rFonts w:ascii="Times New Roman" w:hAnsi="Times New Roman" w:cs="Times New Roman"/>
            <w:sz w:val="24"/>
            <w:szCs w:val="24"/>
          </w:rPr>
          <w:t>stipulated in our inclusion criteria (Fig. S2), but for one study</w:t>
        </w:r>
      </w:ins>
      <w:ins w:id="586" w:author="Frank Seebacher" w:date="2025-07-28T15:58:00Z">
        <w:r w:rsidR="00582CA2">
          <w:rPr>
            <w:rFonts w:ascii="Times New Roman" w:hAnsi="Times New Roman" w:cs="Times New Roman"/>
            <w:sz w:val="24"/>
            <w:szCs w:val="24"/>
          </w:rPr>
          <w:t xml:space="preserve"> </w:t>
        </w:r>
      </w:ins>
      <w:customXmlInsRangeStart w:id="587"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87"/>
          <w:ins w:id="588" w:author="Frank Seebacher" w:date="2025-07-28T15:59:00Z">
            <w:r w:rsidR="00582CA2" w:rsidRPr="00582CA2">
              <w:rPr>
                <w:rFonts w:ascii="Times New Roman" w:eastAsia="Times New Roman" w:hAnsi="Times New Roman" w:cs="Times New Roman"/>
                <w:sz w:val="24"/>
                <w:rPrChange w:id="589"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9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1" w:author="Frank Seebacher" w:date="2025-07-28T15:59:00Z">
                  <w:rPr>
                    <w:rFonts w:eastAsia="Times New Roman"/>
                  </w:rPr>
                </w:rPrChange>
              </w:rPr>
              <w:t xml:space="preserve"> 2020)</w:t>
            </w:r>
          </w:ins>
          <w:customXmlInsRangeStart w:id="592" w:author="Frank Seebacher" w:date="2025-07-28T15:59:00Z"/>
        </w:sdtContent>
      </w:sdt>
      <w:customXmlInsRangeEnd w:id="592"/>
      <w:ins w:id="593" w:author="Frank Seebacher" w:date="2025-07-28T16:00:00Z">
        <w:r w:rsidR="00582CA2">
          <w:rPr>
            <w:rFonts w:ascii="Times New Roman" w:hAnsi="Times New Roman" w:cs="Times New Roman"/>
            <w:sz w:val="24"/>
            <w:szCs w:val="24"/>
          </w:rPr>
          <w:t> </w:t>
        </w:r>
      </w:ins>
      <w:ins w:id="594" w:author="Frank Seebacher" w:date="2025-07-28T15:55:00Z">
        <w:r w:rsidR="00E31CC1">
          <w:rPr>
            <w:rFonts w:ascii="Times New Roman" w:hAnsi="Times New Roman" w:cs="Times New Roman"/>
            <w:sz w:val="24"/>
            <w:szCs w:val="24"/>
          </w:rPr>
          <w:t xml:space="preserve"> we access</w:t>
        </w:r>
      </w:ins>
      <w:ins w:id="595" w:author="Frank Seebacher" w:date="2025-07-28T15:58:00Z">
        <w:r w:rsidR="00582CA2">
          <w:rPr>
            <w:rFonts w:ascii="Times New Roman" w:hAnsi="Times New Roman" w:cs="Times New Roman"/>
            <w:sz w:val="24"/>
            <w:szCs w:val="24"/>
          </w:rPr>
          <w:t>ed</w:t>
        </w:r>
      </w:ins>
      <w:ins w:id="596" w:author="Frank Seebacher" w:date="2025-07-28T15:55:00Z">
        <w:r w:rsidR="00E31CC1">
          <w:rPr>
            <w:rFonts w:ascii="Times New Roman" w:hAnsi="Times New Roman" w:cs="Times New Roman"/>
            <w:sz w:val="24"/>
            <w:szCs w:val="24"/>
          </w:rPr>
          <w:t xml:space="preserve"> the published dataset to ca</w:t>
        </w:r>
      </w:ins>
      <w:ins w:id="597" w:author="Frank Seebacher" w:date="2025-07-28T15:56:00Z">
        <w:r w:rsidR="00E31CC1">
          <w:rPr>
            <w:rFonts w:ascii="Times New Roman" w:hAnsi="Times New Roman" w:cs="Times New Roman"/>
            <w:sz w:val="24"/>
            <w:szCs w:val="24"/>
          </w:rPr>
          <w:t>l</w:t>
        </w:r>
      </w:ins>
      <w:ins w:id="598" w:author="Frank Seebacher" w:date="2025-07-28T15:55:00Z">
        <w:r w:rsidR="00E31CC1">
          <w:rPr>
            <w:rFonts w:ascii="Times New Roman" w:hAnsi="Times New Roman" w:cs="Times New Roman"/>
            <w:sz w:val="24"/>
            <w:szCs w:val="24"/>
          </w:rPr>
          <w:t>cu</w:t>
        </w:r>
      </w:ins>
      <w:ins w:id="599" w:author="Frank Seebacher" w:date="2025-07-28T15:56:00Z">
        <w:r w:rsidR="00E31CC1">
          <w:rPr>
            <w:rFonts w:ascii="Times New Roman" w:hAnsi="Times New Roman" w:cs="Times New Roman"/>
            <w:sz w:val="24"/>
            <w:szCs w:val="24"/>
          </w:rPr>
          <w:t>l</w:t>
        </w:r>
      </w:ins>
      <w:ins w:id="600" w:author="Frank Seebacher" w:date="2025-07-28T15:55:00Z">
        <w:r w:rsidR="00E31CC1">
          <w:rPr>
            <w:rFonts w:ascii="Times New Roman" w:hAnsi="Times New Roman" w:cs="Times New Roman"/>
            <w:sz w:val="24"/>
            <w:szCs w:val="24"/>
          </w:rPr>
          <w:t>ate standard devi</w:t>
        </w:r>
      </w:ins>
      <w:ins w:id="601"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602"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603" w:author="Frank Seebacher" w:date="2025-07-28T13:47:00Z">
        <w:r w:rsidRPr="00A634FE" w:rsidDel="00A138A2">
          <w:rPr>
            <w:rFonts w:ascii="Times New Roman" w:hAnsi="Times New Roman" w:cs="Times New Roman"/>
            <w:sz w:val="24"/>
            <w:szCs w:val="24"/>
          </w:rPr>
          <w:delText xml:space="preserve"> </w:delText>
        </w:r>
      </w:del>
      <w:customXmlDelRangeStart w:id="604"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604"/>
          <w:del w:id="605"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606" w:author="Frank Seebacher" w:date="2025-07-28T13:47:00Z"/>
        </w:sdtContent>
      </w:sdt>
      <w:customXmlDelRangeEnd w:id="606"/>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607"/>
          <w:ins w:id="608" w:author="Frank Seebacher" w:date="2025-07-28T15:59:00Z">
            <w:r w:rsidR="00582CA2" w:rsidRPr="00582CA2">
              <w:rPr>
                <w:rFonts w:ascii="Times New Roman" w:eastAsia="Times New Roman" w:hAnsi="Times New Roman" w:cs="Times New Roman"/>
                <w:sz w:val="24"/>
                <w:rPrChange w:id="609" w:author="Frank Seebacher" w:date="2025-07-28T15:59:00Z">
                  <w:rPr>
                    <w:rFonts w:eastAsia="Times New Roman"/>
                  </w:rPr>
                </w:rPrChange>
              </w:rPr>
              <w:t>(</w:t>
            </w:r>
          </w:ins>
          <w:ins w:id="610" w:author="Daniel Noble" w:date="2025-08-25T15:27:00Z" w16du:dateUtc="2025-08-25T05:27:00Z">
            <w:r w:rsidR="006B33EA">
              <w:rPr>
                <w:rFonts w:ascii="Times New Roman" w:eastAsia="Times New Roman" w:hAnsi="Times New Roman" w:cs="Times New Roman"/>
                <w:sz w:val="24"/>
              </w:rPr>
              <w:t>)</w:t>
            </w:r>
          </w:ins>
          <w:commentRangeEnd w:id="607"/>
          <w:ins w:id="611" w:author="Daniel Noble" w:date="2025-08-25T15:28:00Z" w16du:dateUtc="2025-08-25T05:28:00Z">
            <w:r w:rsidR="006B33EA">
              <w:rPr>
                <w:rStyle w:val="CommentReference"/>
              </w:rPr>
              <w:commentReference w:id="607"/>
            </w:r>
          </w:ins>
          <w:ins w:id="612"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613" w:author="Frank Seebacher" w:date="2025-07-28T15:59:00Z">
            <w:del w:id="614" w:author="Daniel Noble" w:date="2025-08-25T15:27:00Z" w16du:dateUtc="2025-08-25T05:27:00Z">
              <w:r w:rsidR="00582CA2" w:rsidRPr="00582CA2" w:rsidDel="006B33EA">
                <w:rPr>
                  <w:rFonts w:ascii="Times New Roman" w:eastAsia="Times New Roman" w:hAnsi="Times New Roman" w:cs="Times New Roman"/>
                  <w:sz w:val="24"/>
                  <w:rPrChange w:id="615" w:author="Frank Seebacher" w:date="2025-07-28T15:59:00Z">
                    <w:rPr>
                      <w:rFonts w:eastAsia="Times New Roman"/>
                    </w:rPr>
                  </w:rPrChange>
                </w:rPr>
                <w:delText>Quinn &amp; Keough 2002)</w:delText>
              </w:r>
            </w:del>
          </w:ins>
          <w:del w:id="616"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617" w:author="Frank Seebacher" w:date="2025-07-24T14:43:00Z">
        <w:r w:rsidR="00E36BEF">
          <w:rPr>
            <w:rFonts w:ascii="Times New Roman" w:hAnsi="Times New Roman" w:cs="Times New Roman"/>
            <w:sz w:val="24"/>
            <w:szCs w:val="24"/>
          </w:rPr>
          <w:t xml:space="preserve"> (</w:t>
        </w:r>
      </w:ins>
      <w:ins w:id="618" w:author="Frank Seebacher" w:date="2025-07-24T14:45:00Z">
        <w:r w:rsidR="00E36BEF">
          <w:rPr>
            <w:rFonts w:ascii="Times New Roman" w:hAnsi="Times New Roman" w:cs="Times New Roman"/>
            <w:sz w:val="24"/>
            <w:szCs w:val="24"/>
          </w:rPr>
          <w:t>23</w:t>
        </w:r>
      </w:ins>
      <w:ins w:id="619" w:author="Frank Seebacher" w:date="2025-07-24T14:46:00Z">
        <w:r w:rsidR="00E36BEF">
          <w:rPr>
            <w:rFonts w:ascii="Times New Roman" w:hAnsi="Times New Roman" w:cs="Times New Roman"/>
            <w:sz w:val="24"/>
            <w:szCs w:val="24"/>
          </w:rPr>
          <w:t xml:space="preserve"> effect sizes</w:t>
        </w:r>
      </w:ins>
      <w:ins w:id="620"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621"/>
      <w:commentRangeStart w:id="622"/>
      <w:r w:rsidRPr="00A634FE">
        <w:rPr>
          <w:rFonts w:ascii="Times New Roman" w:hAnsi="Times New Roman" w:cs="Times New Roman"/>
          <w:sz w:val="24"/>
          <w:szCs w:val="24"/>
        </w:rPr>
        <w:t>assump</w:t>
      </w:r>
      <w:commentRangeStart w:id="623"/>
      <w:r w:rsidRPr="00A634FE">
        <w:rPr>
          <w:rFonts w:ascii="Times New Roman" w:hAnsi="Times New Roman" w:cs="Times New Roman"/>
          <w:sz w:val="24"/>
          <w:szCs w:val="24"/>
        </w:rPr>
        <w:t>tions</w:t>
      </w:r>
      <w:ins w:id="624" w:author="Frank Seebacher" w:date="2025-07-28T15:00:00Z">
        <w:r w:rsidR="00745F8B">
          <w:rPr>
            <w:rFonts w:ascii="Times New Roman" w:hAnsi="Times New Roman" w:cs="Times New Roman"/>
            <w:sz w:val="24"/>
            <w:szCs w:val="24"/>
          </w:rPr>
          <w:t xml:space="preserve"> </w:t>
        </w:r>
      </w:ins>
      <w:commentRangeEnd w:id="623"/>
      <w:r w:rsidR="006B33EA">
        <w:rPr>
          <w:rStyle w:val="CommentReference"/>
        </w:rPr>
        <w:commentReference w:id="623"/>
      </w:r>
      <w:customXmlInsRangeStart w:id="625"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625"/>
          <w:ins w:id="626" w:author="Frank Seebacher" w:date="2025-07-28T15:59:00Z">
            <w:del w:id="627" w:author="Daniel Noble" w:date="2025-08-25T15:25:00Z" w16du:dateUtc="2025-08-25T05:25:00Z">
              <w:r w:rsidR="00582CA2" w:rsidRPr="00582CA2" w:rsidDel="006B33EA">
                <w:rPr>
                  <w:rFonts w:ascii="Times New Roman" w:eastAsia="Times New Roman" w:hAnsi="Times New Roman" w:cs="Times New Roman"/>
                  <w:sz w:val="24"/>
                  <w:rPrChange w:id="628" w:author="Frank Seebacher" w:date="2025-07-28T15:59:00Z">
                    <w:rPr>
                      <w:rFonts w:eastAsia="Times New Roman"/>
                    </w:rPr>
                  </w:rPrChange>
                </w:rPr>
                <w:delText>(Quinn &amp; Keough 2002)</w:delText>
              </w:r>
            </w:del>
          </w:ins>
          <w:customXmlInsRangeStart w:id="629" w:author="Frank Seebacher" w:date="2025-07-28T15:00:00Z"/>
        </w:sdtContent>
      </w:sdt>
      <w:customXmlInsRangeEnd w:id="629"/>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630"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621"/>
      <w:r w:rsidR="006B33EA">
        <w:rPr>
          <w:rStyle w:val="CommentReference"/>
        </w:rPr>
        <w:commentReference w:id="621"/>
      </w:r>
      <w:commentRangeEnd w:id="622"/>
      <w:r w:rsidR="00AC3AC8">
        <w:rPr>
          <w:rStyle w:val="CommentReference"/>
        </w:rPr>
        <w:commentReference w:id="62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631" w:author="Frank Seebacher" w:date="2025-07-28T15:59:00Z">
            <w:r w:rsidR="00582CA2" w:rsidRPr="00582CA2">
              <w:rPr>
                <w:rFonts w:ascii="Times New Roman" w:eastAsia="Times New Roman" w:hAnsi="Times New Roman" w:cs="Times New Roman"/>
                <w:sz w:val="24"/>
                <w:rPrChange w:id="632"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6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34" w:author="Frank Seebacher" w:date="2025-07-28T15:59:00Z">
                  <w:rPr>
                    <w:rFonts w:eastAsia="Times New Roman"/>
                  </w:rPr>
                </w:rPrChange>
              </w:rPr>
              <w:t xml:space="preserve"> 2008)</w:t>
            </w:r>
          </w:ins>
          <w:del w:id="635"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5CF7CAAA"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ins w:id="636" w:author="Daniel Noble" w:date="2025-09-12T12:00:00Z" w16du:dateUtc="2025-09-12T02:00:00Z">
        <w:r w:rsidR="00F07FED">
          <w:rPr>
            <w:rFonts w:ascii="Times New Roman" w:eastAsiaTheme="minorEastAsia" w:hAnsi="Times New Roman" w:cs="Times New Roman"/>
            <w:sz w:val="24"/>
            <w:szCs w:val="24"/>
          </w:rPr>
          <w:t xml:space="preserve">We transformed these data because considering the measurement scale is important when deriving interaction-based effect sizes </w:t>
        </w:r>
        <w:commentRangeStart w:id="637"/>
        <w:r w:rsidR="00F07FED">
          <w:rPr>
            <w:rFonts w:ascii="Times New Roman" w:eastAsiaTheme="minorEastAsia" w:hAnsi="Times New Roman" w:cs="Times New Roman"/>
            <w:sz w:val="24"/>
            <w:szCs w:val="24"/>
          </w:rPr>
          <w:t>().</w:t>
        </w:r>
        <w:commentRangeEnd w:id="637"/>
        <w:r w:rsidR="00F07FED">
          <w:rPr>
            <w:rStyle w:val="CommentReference"/>
          </w:rPr>
          <w:commentReference w:id="637"/>
        </w:r>
      </w:ins>
      <w:ins w:id="638" w:author="Daniel Noble" w:date="2025-09-12T12:03:00Z" w16du:dateUtc="2025-09-12T02:03:00Z">
        <w:r w:rsidR="00F07FED">
          <w:rPr>
            <w:rFonts w:ascii="Times New Roman" w:eastAsiaTheme="minorEastAsia" w:hAnsi="Times New Roman" w:cs="Times New Roman"/>
            <w:sz w:val="24"/>
            <w:szCs w:val="24"/>
          </w:rPr>
          <w:t xml:space="preserve"> For percentages, for example, we are </w:t>
        </w:r>
      </w:ins>
      <w:ins w:id="639" w:author="Daniel Noble" w:date="2025-09-12T12:04:00Z" w16du:dateUtc="2025-09-12T02:04:00Z">
        <w:r w:rsidR="00F07FED">
          <w:rPr>
            <w:rFonts w:ascii="Times New Roman" w:eastAsiaTheme="minorEastAsia" w:hAnsi="Times New Roman" w:cs="Times New Roman"/>
            <w:sz w:val="24"/>
            <w:szCs w:val="24"/>
          </w:rPr>
          <w:t>working</w:t>
        </w:r>
      </w:ins>
      <w:ins w:id="640" w:author="Daniel Noble" w:date="2025-09-12T12:03:00Z" w16du:dateUtc="2025-09-12T02:03:00Z">
        <w:r w:rsidR="00F07FED">
          <w:rPr>
            <w:rFonts w:ascii="Times New Roman" w:eastAsiaTheme="minorEastAsia" w:hAnsi="Times New Roman" w:cs="Times New Roman"/>
            <w:sz w:val="24"/>
            <w:szCs w:val="24"/>
          </w:rPr>
          <w:t xml:space="preserve"> on the transformed scale, not the percentage scale. </w:t>
        </w:r>
      </w:ins>
      <w:del w:id="641"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642" w:author="Frank Seebacher" w:date="2025-07-28T15:59:00Z">
            <w:r w:rsidR="00582CA2" w:rsidRPr="00582CA2">
              <w:rPr>
                <w:rFonts w:ascii="Times New Roman" w:eastAsia="Times New Roman" w:hAnsi="Times New Roman" w:cs="Times New Roman"/>
                <w:sz w:val="24"/>
                <w:rPrChange w:id="64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644"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64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6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47" w:author="Frank Seebacher" w:date="2025-07-28T15:59:00Z">
                  <w:rPr>
                    <w:rFonts w:eastAsia="Times New Roman"/>
                  </w:rPr>
                </w:rPrChange>
              </w:rPr>
              <w:t xml:space="preserve"> 2016)</w:t>
            </w:r>
          </w:ins>
          <w:del w:id="648"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649" w:author="Daniel Noble" w:date="2025-08-25T16:08:00Z" w16du:dateUtc="2025-08-25T06:08:00Z">
        <w:r>
          <w:rPr>
            <w:rFonts w:ascii="Times New Roman" w:eastAsiaTheme="minorEastAsia" w:hAnsi="Times New Roman" w:cs="Times New Roman"/>
            <w:sz w:val="24"/>
            <w:szCs w:val="24"/>
          </w:rPr>
          <w:t xml:space="preserve">To quantify changes in </w:t>
        </w:r>
      </w:ins>
      <w:ins w:id="650" w:author="Daniel Noble" w:date="2025-08-25T16:09:00Z" w16du:dateUtc="2025-08-25T06:09:00Z">
        <w:r>
          <w:rPr>
            <w:rFonts w:ascii="Times New Roman" w:eastAsiaTheme="minorEastAsia" w:hAnsi="Times New Roman" w:cs="Times New Roman"/>
            <w:sz w:val="24"/>
            <w:szCs w:val="24"/>
          </w:rPr>
          <w:t>plasticity</w:t>
        </w:r>
      </w:ins>
      <w:ins w:id="651" w:author="Daniel Noble" w:date="2025-08-25T16:08:00Z" w16du:dateUtc="2025-08-25T06:08:00Z">
        <w:r>
          <w:rPr>
            <w:rFonts w:ascii="Times New Roman" w:eastAsiaTheme="minorEastAsia" w:hAnsi="Times New Roman" w:cs="Times New Roman"/>
            <w:sz w:val="24"/>
            <w:szCs w:val="24"/>
          </w:rPr>
          <w:t xml:space="preserve"> betwee</w:t>
        </w:r>
      </w:ins>
      <w:ins w:id="652"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653"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654"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55"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56" w:author="Daniel Noble" w:date="2025-08-25T16:12:00Z" w16du:dateUtc="2025-08-25T06:12:00Z">
        <w:r w:rsidR="00BE16FA" w:rsidDel="004E3DDE">
          <w:rPr>
            <w:rFonts w:ascii="Times New Roman" w:eastAsiaTheme="minorEastAsia" w:hAnsi="Times New Roman" w:cs="Times New Roman"/>
            <w:sz w:val="24"/>
            <w:szCs w:val="24"/>
          </w:rPr>
          <w:delText>used</w:delText>
        </w:r>
      </w:del>
      <w:ins w:id="657" w:author="Daniel Noble" w:date="2025-08-25T16:12:00Z" w16du:dateUtc="2025-08-25T06:12:00Z">
        <w:r w:rsidR="004E3DDE">
          <w:rPr>
            <w:rFonts w:ascii="Times New Roman" w:eastAsiaTheme="minorEastAsia" w:hAnsi="Times New Roman" w:cs="Times New Roman"/>
            <w:sz w:val="24"/>
            <w:szCs w:val="24"/>
          </w:rPr>
          <w:t xml:space="preserve">derived </w:t>
        </w:r>
      </w:ins>
      <w:del w:id="658"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59"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60"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61"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62"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63"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64"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65"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66"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67"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68"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69"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70"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71"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72"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73"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74"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75"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76"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77"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77"/>
          <w:ins w:id="678" w:author="Frank Seebacher" w:date="2025-07-28T15:59:00Z">
            <w:del w:id="679" w:author="Daniel Noble" w:date="2025-08-25T11:36:00Z" w16du:dateUtc="2025-08-25T01:36:00Z">
              <w:r w:rsidR="00582CA2" w:rsidRPr="00582CA2" w:rsidDel="00644142">
                <w:rPr>
                  <w:rFonts w:ascii="Times New Roman" w:eastAsia="Times New Roman" w:hAnsi="Times New Roman" w:cs="Times New Roman"/>
                  <w:sz w:val="24"/>
                  <w:rPrChange w:id="680"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81"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82" w:author="Frank Seebacher" w:date="2025-07-28T15:59:00Z">
                    <w:rPr>
                      <w:rFonts w:eastAsia="Times New Roman"/>
                    </w:rPr>
                  </w:rPrChange>
                </w:rPr>
                <w:delText xml:space="preserve"> 2022)</w:delText>
              </w:r>
            </w:del>
          </w:ins>
          <w:del w:id="683"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84" w:author="Daniel Noble" w:date="2025-08-25T16:18:00Z"/>
        </w:sdtContent>
      </w:sdt>
      <w:customXmlDelRangeEnd w:id="684"/>
      <w:del w:id="685" w:author="Daniel Noble" w:date="2025-08-25T11:36:00Z" w16du:dateUtc="2025-08-25T01:36:00Z">
        <w:r w:rsidR="00BE16FA" w:rsidDel="00644142">
          <w:rPr>
            <w:rFonts w:ascii="Times New Roman" w:eastAsiaTheme="minorEastAsia" w:hAnsi="Times New Roman" w:cs="Times New Roman"/>
            <w:sz w:val="24"/>
            <w:szCs w:val="24"/>
          </w:rPr>
          <w:delText> </w:delText>
        </w:r>
      </w:del>
      <w:del w:id="686"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87"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88" w:author="Daniel Noble" w:date="2025-08-25T11:39:00Z" w16du:dateUtc="2025-08-25T01:39:00Z">
        <w:r w:rsidR="00BE16FA" w:rsidDel="009B057A">
          <w:rPr>
            <w:rFonts w:ascii="Times New Roman" w:eastAsiaTheme="minorEastAsia" w:hAnsi="Times New Roman" w:cs="Times New Roman"/>
            <w:sz w:val="24"/>
            <w:szCs w:val="24"/>
          </w:rPr>
          <w:delText>s</w:delText>
        </w:r>
      </w:del>
      <w:del w:id="689"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90" w:author="Frank Seebacher" w:date="2025-07-23T16:06:00Z">
        <w:del w:id="691"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92"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93"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94"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95"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96"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97"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98"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9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700"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701"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702"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703"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703"/>
          <w:ins w:id="704" w:author="Frank Seebacher" w:date="2025-07-28T15:59:00Z">
            <w:del w:id="705" w:author="Daniel Noble" w:date="2025-08-25T11:40:00Z" w16du:dateUtc="2025-08-25T01:40:00Z">
              <w:r w:rsidR="00582CA2" w:rsidRPr="00582CA2" w:rsidDel="009B057A">
                <w:rPr>
                  <w:rFonts w:ascii="Times New Roman" w:eastAsia="Times New Roman" w:hAnsi="Times New Roman" w:cs="Times New Roman"/>
                  <w:sz w:val="24"/>
                  <w:rPrChange w:id="706" w:author="Frank Seebacher" w:date="2025-07-28T15:59:00Z">
                    <w:rPr>
                      <w:rFonts w:eastAsia="Times New Roman"/>
                    </w:rPr>
                  </w:rPrChange>
                </w:rPr>
                <w:delText>(</w:delText>
              </w:r>
            </w:del>
            <w:del w:id="707" w:author="Daniel Noble" w:date="2025-08-25T16:18:00Z" w16du:dateUtc="2025-08-25T06:18:00Z">
              <w:r w:rsidR="00582CA2" w:rsidRPr="00582CA2" w:rsidDel="004E3DDE">
                <w:rPr>
                  <w:rFonts w:ascii="Times New Roman" w:eastAsia="Times New Roman" w:hAnsi="Times New Roman" w:cs="Times New Roman"/>
                  <w:sz w:val="24"/>
                  <w:rPrChange w:id="708"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709"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710" w:author="Frank Seebacher" w:date="2025-07-28T15:59:00Z">
                    <w:rPr>
                      <w:rFonts w:eastAsia="Times New Roman"/>
                    </w:rPr>
                  </w:rPrChange>
                </w:rPr>
                <w:delText xml:space="preserve"> 2022</w:delText>
              </w:r>
            </w:del>
            <w:del w:id="711" w:author="Daniel Noble" w:date="2025-08-25T11:40:00Z" w16du:dateUtc="2025-08-25T01:40:00Z">
              <w:r w:rsidR="00582CA2" w:rsidRPr="00582CA2" w:rsidDel="009B057A">
                <w:rPr>
                  <w:rFonts w:ascii="Times New Roman" w:eastAsia="Times New Roman" w:hAnsi="Times New Roman" w:cs="Times New Roman"/>
                  <w:sz w:val="24"/>
                  <w:rPrChange w:id="712" w:author="Frank Seebacher" w:date="2025-07-28T15:59:00Z">
                    <w:rPr>
                      <w:rFonts w:eastAsia="Times New Roman"/>
                    </w:rPr>
                  </w:rPrChange>
                </w:rPr>
                <w:delText>;</w:delText>
              </w:r>
            </w:del>
            <w:del w:id="713" w:author="Daniel Noble" w:date="2025-08-25T16:18:00Z" w16du:dateUtc="2025-08-25T06:18:00Z">
              <w:r w:rsidR="00582CA2" w:rsidRPr="00582CA2" w:rsidDel="004E3DDE">
                <w:rPr>
                  <w:rFonts w:ascii="Times New Roman" w:eastAsia="Times New Roman" w:hAnsi="Times New Roman" w:cs="Times New Roman"/>
                  <w:sz w:val="24"/>
                  <w:rPrChange w:id="714"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715"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716" w:author="Frank Seebacher" w:date="2025-07-28T15:59:00Z">
                    <w:rPr>
                      <w:rFonts w:eastAsia="Times New Roman"/>
                    </w:rPr>
                  </w:rPrChange>
                </w:rPr>
                <w:delText xml:space="preserve"> 2021</w:delText>
              </w:r>
            </w:del>
            <w:del w:id="717" w:author="Daniel Noble" w:date="2025-08-25T11:40:00Z" w16du:dateUtc="2025-08-25T01:40:00Z">
              <w:r w:rsidR="00582CA2" w:rsidRPr="00582CA2" w:rsidDel="009B057A">
                <w:rPr>
                  <w:rFonts w:ascii="Times New Roman" w:eastAsia="Times New Roman" w:hAnsi="Times New Roman" w:cs="Times New Roman"/>
                  <w:sz w:val="24"/>
                  <w:rPrChange w:id="718" w:author="Frank Seebacher" w:date="2025-07-28T15:59:00Z">
                    <w:rPr>
                      <w:rFonts w:eastAsia="Times New Roman"/>
                    </w:rPr>
                  </w:rPrChange>
                </w:rPr>
                <w:delText>)</w:delText>
              </w:r>
            </w:del>
          </w:ins>
          <w:del w:id="719"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720" w:author="Daniel Noble" w:date="2025-08-25T16:18:00Z"/>
        </w:sdtContent>
      </w:sdt>
      <w:customXmlDelRangeEnd w:id="720"/>
      <w:del w:id="721"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722" w:author="Frank Seebacher" w:date="2025-07-23T16:06:00Z">
        <w:del w:id="723"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724"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725" w:author="Daniel Noble" w:date="2025-08-25T16:20:00Z" w16du:dateUtc="2025-08-25T06:20:00Z"/>
          <w:moveTo w:id="726" w:author="Daniel Noble" w:date="2025-08-25T16:20:00Z" w16du:dateUtc="2025-08-25T06:20:00Z"/>
          <w:rFonts w:ascii="Times New Roman" w:eastAsiaTheme="minorEastAsia" w:hAnsi="Times New Roman" w:cs="Times New Roman"/>
          <w:sz w:val="24"/>
          <w:szCs w:val="24"/>
        </w:rPr>
      </w:pPr>
      <w:moveToRangeStart w:id="727" w:author="Daniel Noble" w:date="2025-08-25T16:20:00Z" w:name="move207031242"/>
      <w:moveTo w:id="728" w:author="Daniel Noble" w:date="2025-08-25T16:20:00Z" w16du:dateUtc="2025-08-25T06:20:00Z">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729"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730"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731" w:author="Daniel Noble" w:date="2025-08-25T16:20:00Z" w16du:dateUtc="2025-08-25T06:20:00Z">
          <w:r>
            <w:rPr>
              <w:rFonts w:ascii="Times New Roman" w:eastAsiaTheme="minorEastAsia" w:hAnsi="Times New Roman" w:cs="Times New Roman"/>
              <w:sz w:val="24"/>
              <w:szCs w:val="24"/>
            </w:rPr>
            <w:t>.</w:t>
          </w:r>
        </w:moveTo>
      </w:moveTo>
    </w:p>
    <w:moveToRangeEnd w:id="727"/>
    <w:p w14:paraId="11C99767" w14:textId="77777777" w:rsidR="004E3DDE" w:rsidRDefault="004E3DDE">
      <w:pPr>
        <w:spacing w:after="0" w:line="480" w:lineRule="auto"/>
        <w:rPr>
          <w:ins w:id="732" w:author="Daniel Noble" w:date="2025-08-25T16:20:00Z" w16du:dateUtc="2025-08-25T06:20:00Z"/>
          <w:rFonts w:ascii="Times New Roman" w:eastAsiaTheme="minorEastAsia" w:hAnsi="Times New Roman" w:cs="Times New Roman"/>
          <w:sz w:val="24"/>
          <w:szCs w:val="24"/>
        </w:rPr>
        <w:pPrChange w:id="733" w:author="Daniel Noble" w:date="2025-08-25T16:20:00Z" w16du:dateUtc="2025-08-25T06:20:00Z">
          <w:pPr>
            <w:spacing w:line="480" w:lineRule="auto"/>
            <w:ind w:firstLine="720"/>
          </w:pPr>
        </w:pPrChange>
      </w:pPr>
    </w:p>
    <w:p w14:paraId="6A4DBB73" w14:textId="1726C3A1" w:rsidR="004E3DDE" w:rsidRPr="00332258" w:rsidRDefault="004E3DDE" w:rsidP="004E3DDE">
      <w:pPr>
        <w:spacing w:line="480" w:lineRule="auto"/>
        <w:ind w:firstLine="720"/>
        <w:rPr>
          <w:ins w:id="734" w:author="Daniel Noble" w:date="2025-08-25T16:18:00Z" w16du:dateUtc="2025-08-25T06:18:00Z"/>
          <w:rFonts w:ascii="Times New Roman" w:eastAsiaTheme="minorEastAsia" w:hAnsi="Times New Roman" w:cs="Times New Roman"/>
          <w:sz w:val="24"/>
          <w:szCs w:val="24"/>
        </w:rPr>
      </w:pPr>
      <w:ins w:id="735"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736"/>
        <w:r>
          <w:rPr>
            <w:rFonts w:ascii="Times New Roman" w:eastAsiaTheme="minorEastAsia" w:hAnsi="Times New Roman" w:cs="Times New Roman"/>
            <w:sz w:val="24"/>
            <w:szCs w:val="24"/>
          </w:rPr>
          <w:t xml:space="preserve">Gurevitch et al. 2000) </w:t>
        </w:r>
        <w:commentRangeEnd w:id="736"/>
        <w:r>
          <w:rPr>
            <w:rStyle w:val="CommentReference"/>
          </w:rPr>
          <w:commentReference w:id="736"/>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737"/>
        <w:r>
          <w:rPr>
            <w:rFonts w:ascii="Times New Roman" w:eastAsiaTheme="minorEastAsia" w:hAnsi="Times New Roman" w:cs="Times New Roman"/>
            <w:sz w:val="24"/>
            <w:szCs w:val="24"/>
          </w:rPr>
          <w:t xml:space="preserve"> et al. </w:t>
        </w:r>
        <w:commentRangeEnd w:id="737"/>
        <w:r>
          <w:rPr>
            <w:rStyle w:val="CommentReference"/>
          </w:rPr>
          <w:commentReference w:id="737"/>
        </w:r>
        <w:r>
          <w:rPr>
            <w:rFonts w:ascii="Times New Roman" w:eastAsiaTheme="minorEastAsia" w:hAnsi="Times New Roman" w:cs="Times New Roman"/>
            <w:sz w:val="24"/>
            <w:szCs w:val="24"/>
          </w:rPr>
          <w:t>2022</w:t>
        </w:r>
      </w:ins>
      <w:ins w:id="738" w:author="Daniel Noble" w:date="2025-09-12T11:06:00Z" w16du:dateUtc="2025-09-12T01:06:00Z">
        <w:r w:rsidR="00CA2B0B">
          <w:rPr>
            <w:rFonts w:ascii="Times New Roman" w:eastAsiaTheme="minorEastAsia" w:hAnsi="Times New Roman" w:cs="Times New Roman"/>
            <w:sz w:val="24"/>
            <w:szCs w:val="24"/>
          </w:rPr>
          <w:t>; Noble et al. 2022</w:t>
        </w:r>
      </w:ins>
      <w:ins w:id="739" w:author="Daniel Noble" w:date="2025-08-25T16:18:00Z" w16du:dateUtc="2025-08-25T06:18:00Z">
        <w:r>
          <w:rPr>
            <w:rFonts w:ascii="Times New Roman" w:eastAsiaTheme="minorEastAsia" w:hAnsi="Times New Roman" w:cs="Times New Roman"/>
            <w:sz w:val="24"/>
            <w:szCs w:val="24"/>
          </w:rPr>
          <w:t xml:space="preserve">)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740"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740"/>
          <w:customXmlInsRangeStart w:id="741" w:author="Daniel Noble" w:date="2025-08-25T16:18:00Z"/>
        </w:sdtContent>
      </w:sdt>
      <w:customXmlInsRangeEnd w:id="741"/>
      <w:ins w:id="742"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w:t>
        </w:r>
        <w:r w:rsidRPr="00A634FE">
          <w:rPr>
            <w:rFonts w:ascii="Times New Roman" w:eastAsiaTheme="minorEastAsia" w:hAnsi="Times New Roman" w:cs="Times New Roman"/>
            <w:sz w:val="24"/>
            <w:szCs w:val="24"/>
          </w:rPr>
          <w:lastRenderedPageBreak/>
          <w:t xml:space="preserve">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743" w:author="Daniel Noble" w:date="2025-08-25T16:23:00Z" w16du:dateUtc="2025-08-25T06:23:00Z">
        <w:r w:rsidR="000C445D">
          <w:rPr>
            <w:rFonts w:ascii="Times New Roman" w:eastAsiaTheme="minorEastAsia" w:hAnsi="Times New Roman" w:cs="Times New Roman"/>
            <w:sz w:val="24"/>
            <w:szCs w:val="24"/>
          </w:rPr>
          <w:t>approaches described</w:t>
        </w:r>
      </w:ins>
      <w:ins w:id="744" w:author="Daniel Noble" w:date="2025-08-25T16:18:00Z" w16du:dateUtc="2025-08-25T06:18:00Z">
        <w:r>
          <w:rPr>
            <w:rFonts w:ascii="Times New Roman" w:eastAsiaTheme="minorEastAsia" w:hAnsi="Times New Roman" w:cs="Times New Roman"/>
            <w:sz w:val="24"/>
            <w:szCs w:val="24"/>
          </w:rPr>
          <w:t xml:space="preserve"> by </w:t>
        </w:r>
      </w:ins>
      <w:customXmlInsRangeStart w:id="745"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745"/>
          <w:ins w:id="746"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747" w:author="Daniel Noble" w:date="2025-08-25T16:18:00Z"/>
        </w:sdtContent>
      </w:sdt>
      <w:customXmlInsRangeEnd w:id="747"/>
      <w:ins w:id="748"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w:t>
        </w:r>
      </w:ins>
      <w:ins w:id="749" w:author="Daniel Noble" w:date="2025-09-08T11:37:00Z" w16du:dateUtc="2025-09-08T01:37:00Z">
        <w:r w:rsidR="00332258">
          <w:rPr>
            <w:rFonts w:ascii="Times New Roman" w:eastAsiaTheme="minorEastAsia" w:hAnsi="Times New Roman" w:cs="Times New Roman"/>
            <w:sz w:val="24"/>
            <w:szCs w:val="24"/>
          </w:rPr>
          <w:t xml:space="preserve">whereas a </w:t>
        </w:r>
      </w:ins>
      <w:ins w:id="750"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w:t>
        </w:r>
      </w:ins>
      <w:ins w:id="751" w:author="Daniel Noble" w:date="2025-09-08T11:37:00Z" w16du:dateUtc="2025-09-08T01:37:00Z">
        <w:r w:rsidR="00332258">
          <w:rPr>
            <w:rFonts w:ascii="Times New Roman" w:eastAsiaTheme="minorEastAsia" w:hAnsi="Times New Roman" w:cs="Times New Roman"/>
            <w:sz w:val="24"/>
            <w:szCs w:val="24"/>
          </w:rPr>
          <w:t>indicates that the response to temperature is stronger</w:t>
        </w:r>
      </w:ins>
      <w:ins w:id="752" w:author="Daniel Noble" w:date="2025-08-25T16:18:00Z" w16du:dateUtc="2025-08-25T06:18:00Z">
        <w:r w:rsidRPr="00A634FE">
          <w:rPr>
            <w:rFonts w:ascii="Times New Roman" w:eastAsiaTheme="minorEastAsia" w:hAnsi="Times New Roman" w:cs="Times New Roman"/>
            <w:sz w:val="24"/>
            <w:szCs w:val="24"/>
          </w:rPr>
          <w:t xml:space="preserve"> in fluctuating temperature</w:t>
        </w:r>
      </w:ins>
      <w:ins w:id="753" w:author="Daniel Noble" w:date="2025-09-08T11:37:00Z" w16du:dateUtc="2025-09-08T01:37:00Z">
        <w:r w:rsidR="00332258">
          <w:rPr>
            <w:rFonts w:ascii="Times New Roman" w:eastAsiaTheme="minorEastAsia" w:hAnsi="Times New Roman" w:cs="Times New Roman"/>
            <w:sz w:val="24"/>
            <w:szCs w:val="24"/>
          </w:rPr>
          <w:t>s. In contrast,</w:t>
        </w:r>
      </w:ins>
      <w:ins w:id="754" w:author="Daniel Noble" w:date="2025-08-25T16:18:00Z" w16du:dateUtc="2025-08-25T06:18:00Z">
        <w:r w:rsidRPr="00A634FE">
          <w:rPr>
            <w:rFonts w:ascii="Times New Roman" w:eastAsiaTheme="minorEastAsia" w:hAnsi="Times New Roman" w:cs="Times New Roman"/>
            <w:sz w:val="24"/>
            <w:szCs w:val="24"/>
          </w:rPr>
          <w:t xml:space="preserve">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w:t>
        </w:r>
      </w:ins>
      <w:ins w:id="755" w:author="Daniel Noble" w:date="2025-09-08T11:37:00Z" w16du:dateUtc="2025-09-08T01:37:00Z">
        <w:r w:rsidR="00332258">
          <w:rPr>
            <w:rFonts w:ascii="Times New Roman" w:eastAsiaTheme="minorEastAsia" w:hAnsi="Times New Roman" w:cs="Times New Roman"/>
            <w:sz w:val="24"/>
            <w:szCs w:val="24"/>
          </w:rPr>
          <w:t xml:space="preserve">indicates that the response to </w:t>
        </w:r>
      </w:ins>
      <w:ins w:id="756" w:author="Daniel Noble" w:date="2025-09-08T11:38:00Z" w16du:dateUtc="2025-09-08T01:38:00Z">
        <w:r w:rsidR="00332258">
          <w:rPr>
            <w:rFonts w:ascii="Times New Roman" w:eastAsiaTheme="minorEastAsia" w:hAnsi="Times New Roman" w:cs="Times New Roman"/>
            <w:sz w:val="24"/>
            <w:szCs w:val="24"/>
          </w:rPr>
          <w:t>temperature was stronger under constant temperatures (</w:t>
        </w:r>
      </w:ins>
      <w:ins w:id="757" w:author="Daniel Noble" w:date="2025-08-25T16:18:00Z" w16du:dateUtc="2025-08-25T06:18:00Z">
        <w:r>
          <w:rPr>
            <w:rFonts w:ascii="Times New Roman" w:eastAsiaTheme="minorEastAsia" w:hAnsi="Times New Roman" w:cs="Times New Roman"/>
            <w:sz w:val="24"/>
            <w:szCs w:val="24"/>
          </w:rPr>
          <w:t>Figure 1c</w:t>
        </w:r>
        <w:r w:rsidRPr="00A634FE">
          <w:rPr>
            <w:rFonts w:ascii="Times New Roman" w:eastAsiaTheme="minorEastAsia" w:hAnsi="Times New Roman" w:cs="Times New Roman"/>
            <w:sz w:val="24"/>
            <w:szCs w:val="24"/>
          </w:rPr>
          <w:t>).</w:t>
        </w:r>
      </w:ins>
      <w:ins w:id="758" w:author="Daniel Noble" w:date="2025-09-08T11:38:00Z" w16du:dateUtc="2025-09-08T01:38:00Z">
        <w:r w:rsidR="00332258">
          <w:rPr>
            <w:rFonts w:ascii="Times New Roman" w:eastAsiaTheme="minorEastAsia" w:hAnsi="Times New Roman" w:cs="Times New Roman"/>
            <w:sz w:val="24"/>
            <w:szCs w:val="24"/>
          </w:rPr>
          <w:t xml:space="preserve"> Importantly, depending on the </w:t>
        </w:r>
      </w:ins>
      <w:ins w:id="759" w:author="Daniel Noble" w:date="2025-09-08T11:39:00Z" w16du:dateUtc="2025-09-08T01:39:00Z">
        <w:r w:rsidR="00332258">
          <w:rPr>
            <w:rFonts w:ascii="Times New Roman" w:eastAsiaTheme="minorEastAsia" w:hAnsi="Times New Roman" w:cs="Times New Roman"/>
            <w:sz w:val="24"/>
            <w:szCs w:val="24"/>
          </w:rPr>
          <w:t>direction of plastic responses to temperature</w:t>
        </w:r>
      </w:ins>
      <w:ins w:id="760" w:author="Daniel Noble" w:date="2025-09-08T11:38:00Z" w16du:dateUtc="2025-09-08T01:38:00Z">
        <w:r w:rsidR="00332258">
          <w:rPr>
            <w:rFonts w:ascii="Times New Roman" w:eastAsiaTheme="minorEastAsia" w:hAnsi="Times New Roman" w:cs="Times New Roman"/>
            <w:sz w:val="24"/>
            <w:szCs w:val="24"/>
          </w:rPr>
          <w:t xml:space="preserve"> (positive, negative or opposite)</w:t>
        </w:r>
      </w:ins>
      <w:ins w:id="761" w:author="Daniel Noble" w:date="2025-09-08T11:39:00Z" w16du:dateUtc="2025-09-08T01:39:00Z">
        <w:r w:rsidR="00332258">
          <w:rPr>
            <w:rFonts w:ascii="Times New Roman" w:eastAsiaTheme="minorEastAsia" w:hAnsi="Times New Roman" w:cs="Times New Roman"/>
            <w:sz w:val="24"/>
            <w:szCs w:val="24"/>
          </w:rPr>
          <w:t xml:space="preserve"> this impacts the sign of </w:t>
        </w:r>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r w:rsidR="00332258">
          <w:rPr>
            <w:rFonts w:ascii="Times New Roman" w:eastAsiaTheme="minorEastAsia" w:hAnsi="Times New Roman" w:cs="Times New Roman"/>
            <w:sz w:val="24"/>
            <w:szCs w:val="24"/>
          </w:rPr>
          <w:t xml:space="preserve"> (See supplemental Table </w:t>
        </w:r>
      </w:ins>
      <w:ins w:id="762" w:author="Daniel Noble" w:date="2025-09-12T11:07:00Z" w16du:dateUtc="2025-09-12T01:07:00Z">
        <w:r w:rsidR="00E352A6">
          <w:rPr>
            <w:rFonts w:ascii="Times New Roman" w:eastAsiaTheme="minorEastAsia" w:hAnsi="Times New Roman" w:cs="Times New Roman"/>
            <w:sz w:val="24"/>
            <w:szCs w:val="24"/>
          </w:rPr>
          <w:t>S2</w:t>
        </w:r>
      </w:ins>
      <w:ins w:id="763" w:author="Daniel Noble" w:date="2025-09-08T11:39:00Z" w16du:dateUtc="2025-09-08T01:39:00Z">
        <w:r w:rsidR="00332258">
          <w:rPr>
            <w:rFonts w:ascii="Times New Roman" w:eastAsiaTheme="minorEastAsia" w:hAnsi="Times New Roman" w:cs="Times New Roman"/>
            <w:sz w:val="24"/>
            <w:szCs w:val="24"/>
          </w:rPr>
          <w:t xml:space="preserve">). We ensured that </w:t>
        </w:r>
      </w:ins>
      <w:ins w:id="764" w:author="Daniel Noble" w:date="2025-09-08T11:40:00Z" w16du:dateUtc="2025-09-08T01:40:00Z">
        <w:r w:rsidR="00332258">
          <w:rPr>
            <w:rFonts w:ascii="Times New Roman" w:eastAsiaTheme="minorEastAsia" w:hAnsi="Times New Roman" w:cs="Times New Roman"/>
            <w:sz w:val="24"/>
            <w:szCs w:val="24"/>
          </w:rPr>
          <w:t xml:space="preserve">the sign of </w:t>
        </w:r>
      </w:ins>
      <w:ins w:id="765" w:author="Daniel Noble" w:date="2025-09-08T11:39:00Z" w16du:dateUtc="2025-09-08T01:39:00Z">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ins>
      <w:ins w:id="766" w:author="Daniel Noble" w:date="2025-09-08T11:40:00Z" w16du:dateUtc="2025-09-08T01:40:00Z">
        <w:r w:rsidR="00332258">
          <w:rPr>
            <w:rFonts w:ascii="Times New Roman" w:eastAsiaTheme="minorEastAsia" w:hAnsi="Times New Roman" w:cs="Times New Roman"/>
            <w:sz w:val="24"/>
            <w:szCs w:val="24"/>
          </w:rPr>
          <w:t xml:space="preserve"> remained consistent across the different responses to temperature by multiplying effects that were opposite in meaning by -1.</w:t>
        </w:r>
      </w:ins>
    </w:p>
    <w:p w14:paraId="011D136D" w14:textId="0408AF0D" w:rsidR="0042151F" w:rsidRPr="00A634FE" w:rsidDel="004E3DDE" w:rsidRDefault="0042151F" w:rsidP="002441BC">
      <w:pPr>
        <w:spacing w:line="480" w:lineRule="auto"/>
        <w:rPr>
          <w:del w:id="767"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768" w:author="Daniel Noble" w:date="2025-08-25T16:20:00Z" w16du:dateUtc="2025-08-25T06:20:00Z"/>
          <w:rFonts w:ascii="Times New Roman" w:eastAsiaTheme="minorEastAsia" w:hAnsi="Times New Roman" w:cs="Times New Roman"/>
          <w:sz w:val="24"/>
          <w:szCs w:val="24"/>
        </w:rPr>
      </w:pPr>
      <w:moveFromRangeStart w:id="769" w:author="Daniel Noble" w:date="2025-08-25T16:20:00Z" w:name="move207031242"/>
      <w:moveFrom w:id="770"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771"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769"/>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1B9B3F3D"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772" w:author="Frank Seebacher" w:date="2025-07-28T12:34:00Z">
        <w:r w:rsidR="009F3A4E">
          <w:rPr>
            <w:rFonts w:ascii="Times New Roman" w:eastAsiaTheme="minorEastAsia" w:hAnsi="Times New Roman" w:cs="Times New Roman"/>
            <w:sz w:val="24"/>
            <w:szCs w:val="24"/>
          </w:rPr>
          <w:t xml:space="preserve">version </w:t>
        </w:r>
      </w:ins>
      <w:ins w:id="773"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774" w:author="Frank Seebacher" w:date="2025-07-28T15:59:00Z">
            <w:r w:rsidR="00582CA2" w:rsidRPr="00582CA2">
              <w:rPr>
                <w:rFonts w:ascii="Times New Roman" w:eastAsia="Times New Roman" w:hAnsi="Times New Roman" w:cs="Times New Roman"/>
                <w:sz w:val="24"/>
                <w:rPrChange w:id="775" w:author="Frank Seebacher" w:date="2025-07-28T15:59:00Z">
                  <w:rPr>
                    <w:rFonts w:eastAsia="Times New Roman"/>
                  </w:rPr>
                </w:rPrChange>
              </w:rPr>
              <w:t>(Wickham 2011)</w:t>
            </w:r>
          </w:ins>
          <w:del w:id="776"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 xml:space="preserve">mean PRRDs are transformed </w:t>
      </w:r>
      <w:ins w:id="777" w:author="Daniel Noble" w:date="2025-09-02T13:41:00Z" w16du:dateUtc="2025-09-02T03:41:00Z">
        <w:r w:rsidR="00857381">
          <w:rPr>
            <w:rFonts w:ascii="Times New Roman" w:eastAsiaTheme="minorEastAsia" w:hAnsi="Times New Roman" w:cs="Times New Roman"/>
            <w:sz w:val="24"/>
            <w:szCs w:val="24"/>
          </w:rPr>
          <w:t>(i.e., (exp(</w:t>
        </w:r>
        <w:proofErr w:type="spellStart"/>
        <w:r w:rsidR="00857381">
          <w:rPr>
            <w:rFonts w:ascii="Times New Roman" w:eastAsiaTheme="minorEastAsia" w:hAnsi="Times New Roman" w:cs="Times New Roman"/>
            <w:sz w:val="24"/>
            <w:szCs w:val="24"/>
          </w:rPr>
          <w:t>mean</w:t>
        </w:r>
        <w:r w:rsidR="00857381" w:rsidRPr="00857381">
          <w:rPr>
            <w:rFonts w:ascii="Times New Roman" w:eastAsiaTheme="minorEastAsia" w:hAnsi="Times New Roman" w:cs="Times New Roman"/>
            <w:sz w:val="24"/>
            <w:szCs w:val="24"/>
            <w:vertAlign w:val="subscript"/>
            <w:rPrChange w:id="778" w:author="Daniel Noble" w:date="2025-09-02T13:41:00Z" w16du:dateUtc="2025-09-02T03:41:00Z">
              <w:rPr>
                <w:rFonts w:ascii="Times New Roman" w:eastAsiaTheme="minorEastAsia" w:hAnsi="Times New Roman" w:cs="Times New Roman"/>
                <w:sz w:val="24"/>
                <w:szCs w:val="24"/>
              </w:rPr>
            </w:rPrChange>
          </w:rPr>
          <w:t>PRRD</w:t>
        </w:r>
        <w:proofErr w:type="spellEnd"/>
        <w:r w:rsidR="00857381">
          <w:rPr>
            <w:rFonts w:ascii="Times New Roman" w:eastAsiaTheme="minorEastAsia" w:hAnsi="Times New Roman" w:cs="Times New Roman"/>
            <w:sz w:val="24"/>
            <w:szCs w:val="24"/>
          </w:rPr>
          <w:t>)-</w:t>
        </w:r>
        <w:proofErr w:type="gramStart"/>
        <w:r w:rsidR="00857381">
          <w:rPr>
            <w:rFonts w:ascii="Times New Roman" w:eastAsiaTheme="minorEastAsia" w:hAnsi="Times New Roman" w:cs="Times New Roman"/>
            <w:sz w:val="24"/>
            <w:szCs w:val="24"/>
          </w:rPr>
          <w:t>1)*</w:t>
        </w:r>
        <w:proofErr w:type="gramEnd"/>
        <w:r w:rsidR="00857381">
          <w:rPr>
            <w:rFonts w:ascii="Times New Roman" w:eastAsiaTheme="minorEastAsia" w:hAnsi="Times New Roman" w:cs="Times New Roman"/>
            <w:sz w:val="24"/>
            <w:szCs w:val="24"/>
          </w:rPr>
          <w:t>100%</w:t>
        </w:r>
      </w:ins>
      <w:ins w:id="779" w:author="Daniel Noble" w:date="2025-09-02T13:42:00Z" w16du:dateUtc="2025-09-02T03:42:00Z">
        <w:r w:rsidR="00857381">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80" w:author="Frank Seebacher" w:date="2025-07-28T15:59:00Z">
            <w:r w:rsidR="00582CA2" w:rsidRPr="00582CA2">
              <w:rPr>
                <w:rFonts w:ascii="Times New Roman" w:eastAsia="Times New Roman" w:hAnsi="Times New Roman" w:cs="Times New Roman"/>
                <w:sz w:val="24"/>
                <w:rPrChange w:id="781" w:author="Frank Seebacher" w:date="2025-07-28T15:59:00Z">
                  <w:rPr>
                    <w:rFonts w:eastAsia="Times New Roman"/>
                  </w:rPr>
                </w:rPrChange>
              </w:rPr>
              <w:t>(Pustejovsky 2018)</w:t>
            </w:r>
          </w:ins>
          <w:del w:id="782"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83"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84" w:author="Frank Seebacher" w:date="2025-07-28T15:59:00Z">
            <w:r w:rsidR="00582CA2" w:rsidRPr="00582CA2">
              <w:rPr>
                <w:rFonts w:ascii="Times New Roman" w:eastAsia="Times New Roman" w:hAnsi="Times New Roman" w:cs="Times New Roman"/>
                <w:sz w:val="24"/>
                <w:rPrChange w:id="785"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8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7" w:author="Frank Seebacher" w:date="2025-07-28T15:59:00Z">
                  <w:rPr>
                    <w:rFonts w:eastAsia="Times New Roman"/>
                  </w:rPr>
                </w:rPrChange>
              </w:rPr>
              <w:t xml:space="preserve"> 2023)</w:t>
            </w:r>
          </w:ins>
          <w:del w:id="788"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89" w:author="Frank Seebacher" w:date="2025-07-28T15:15:00Z">
        <w:r w:rsidR="0080635A">
          <w:rPr>
            <w:rFonts w:ascii="Times New Roman" w:eastAsiaTheme="minorEastAsia" w:hAnsi="Times New Roman" w:cs="Times New Roman"/>
            <w:sz w:val="24"/>
            <w:szCs w:val="24"/>
          </w:rPr>
          <w:t xml:space="preserve"> </w:t>
        </w:r>
      </w:ins>
      <w:customXmlInsRangeStart w:id="790"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90"/>
          <w:ins w:id="791" w:author="Frank Seebacher" w:date="2025-07-28T15:59:00Z">
            <w:r w:rsidR="00582CA2" w:rsidRPr="00582CA2">
              <w:rPr>
                <w:rFonts w:ascii="Times New Roman" w:eastAsia="Times New Roman" w:hAnsi="Times New Roman" w:cs="Times New Roman"/>
                <w:sz w:val="24"/>
                <w:rPrChange w:id="792"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93"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794"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7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6" w:author="Frank Seebacher" w:date="2025-07-28T15:59:00Z">
                  <w:rPr>
                    <w:rFonts w:eastAsia="Times New Roman"/>
                  </w:rPr>
                </w:rPrChange>
              </w:rPr>
              <w:t xml:space="preserve"> 2016)</w:t>
            </w:r>
          </w:ins>
          <w:customXmlInsRangeStart w:id="797" w:author="Frank Seebacher" w:date="2025-07-28T15:27:00Z"/>
        </w:sdtContent>
      </w:sdt>
      <w:customXmlInsRangeEnd w:id="797"/>
      <w:ins w:id="798"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ins w:id="799" w:author="Daniel Noble" w:date="2025-09-02T11:54:00Z" w16du:dateUtc="2025-09-02T01:54:00Z">
        <w:r w:rsidR="002E7BA4">
          <w:rPr>
            <w:rFonts w:ascii="Times New Roman" w:eastAsiaTheme="minorEastAsia" w:hAnsi="Times New Roman" w:cs="Times New Roman"/>
            <w:sz w:val="24"/>
            <w:szCs w:val="24"/>
          </w:rPr>
          <w:t xml:space="preserve"> by establishing </w:t>
        </w:r>
      </w:ins>
      <w:ins w:id="800" w:author="Daniel Noble" w:date="2025-09-02T11:55:00Z" w16du:dateUtc="2025-09-02T01:55:00Z">
        <w:r w:rsidR="002E7BA4">
          <w:rPr>
            <w:rFonts w:ascii="Times New Roman" w:eastAsiaTheme="minorEastAsia" w:hAnsi="Times New Roman" w:cs="Times New Roman"/>
            <w:sz w:val="24"/>
            <w:szCs w:val="24"/>
          </w:rPr>
          <w:t xml:space="preserve">what </w:t>
        </w:r>
      </w:ins>
      <w:ins w:id="801" w:author="Daniel Noble" w:date="2025-09-02T11:54:00Z" w16du:dateUtc="2025-09-02T01:54:00Z">
        <w:r w:rsidR="002E7BA4">
          <w:rPr>
            <w:rFonts w:ascii="Times New Roman" w:eastAsiaTheme="minorEastAsia" w:hAnsi="Times New Roman" w:cs="Times New Roman"/>
            <w:sz w:val="24"/>
            <w:szCs w:val="24"/>
          </w:rPr>
          <w:t xml:space="preserve">the expected effect size </w:t>
        </w:r>
      </w:ins>
      <w:ins w:id="802" w:author="Daniel Noble" w:date="2025-09-02T11:55:00Z" w16du:dateUtc="2025-09-02T01:55:00Z">
        <w:r w:rsidR="002E7BA4">
          <w:rPr>
            <w:rFonts w:ascii="Times New Roman" w:eastAsiaTheme="minorEastAsia" w:hAnsi="Times New Roman" w:cs="Times New Roman"/>
            <w:sz w:val="24"/>
            <w:szCs w:val="24"/>
          </w:rPr>
          <w:t xml:space="preserve">we would be </w:t>
        </w:r>
      </w:ins>
      <w:ins w:id="803" w:author="Daniel Noble" w:date="2025-09-02T11:54:00Z" w16du:dateUtc="2025-09-02T01:54:00Z">
        <w:r w:rsidR="002E7BA4">
          <w:rPr>
            <w:rFonts w:ascii="Times New Roman" w:eastAsiaTheme="minorEastAsia" w:hAnsi="Times New Roman" w:cs="Times New Roman"/>
            <w:sz w:val="24"/>
            <w:szCs w:val="24"/>
          </w:rPr>
          <w:t>fro</w:t>
        </w:r>
      </w:ins>
      <w:ins w:id="804" w:author="Daniel Noble" w:date="2025-09-02T11:55:00Z" w16du:dateUtc="2025-09-02T01:55:00Z">
        <w:r w:rsidR="002E7BA4">
          <w:rPr>
            <w:rFonts w:ascii="Times New Roman" w:eastAsiaTheme="minorEastAsia" w:hAnsi="Times New Roman" w:cs="Times New Roman"/>
            <w:sz w:val="24"/>
            <w:szCs w:val="24"/>
          </w:rPr>
          <w:t xml:space="preserve">m future studies 95% of the time </w:t>
        </w:r>
      </w:ins>
      <w:del w:id="805" w:author="Daniel Noble" w:date="2025-09-02T11:55:00Z" w16du:dateUtc="2025-09-02T01:55:00Z">
        <w:r w:rsidR="00B7697F" w:rsidDel="002E7BA4">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806" w:author="Frank Seebacher" w:date="2025-07-28T15:59:00Z">
            <w:r w:rsidR="00582CA2" w:rsidRPr="00582CA2">
              <w:rPr>
                <w:rFonts w:ascii="Times New Roman" w:eastAsia="Times New Roman" w:hAnsi="Times New Roman" w:cs="Times New Roman"/>
                <w:sz w:val="24"/>
                <w:rPrChange w:id="80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80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09" w:author="Frank Seebacher" w:date="2025-07-28T15:59:00Z">
                  <w:rPr>
                    <w:rFonts w:eastAsia="Times New Roman"/>
                  </w:rPr>
                </w:rPrChange>
              </w:rPr>
              <w:t xml:space="preserve"> 2022)</w:t>
            </w:r>
          </w:ins>
          <w:del w:id="81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lastRenderedPageBreak/>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811" w:author="Frank Seebacher" w:date="2025-07-28T15:59:00Z">
            <w:r w:rsidR="00582CA2" w:rsidRPr="00582CA2">
              <w:rPr>
                <w:rFonts w:ascii="Times New Roman" w:eastAsia="Times New Roman" w:hAnsi="Times New Roman" w:cs="Times New Roman"/>
                <w:sz w:val="24"/>
                <w:rPrChange w:id="81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14" w:author="Frank Seebacher" w:date="2025-07-28T15:59:00Z">
                  <w:rPr>
                    <w:rFonts w:eastAsia="Times New Roman"/>
                  </w:rPr>
                </w:rPrChange>
              </w:rPr>
              <w:t xml:space="preserve"> 2022b)</w:t>
            </w:r>
          </w:ins>
          <w:del w:id="81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816" w:author="Frank Seebacher" w:date="2025-07-28T15:59:00Z">
            <w:r w:rsidR="00582CA2" w:rsidRPr="00582CA2">
              <w:rPr>
                <w:rFonts w:ascii="Times New Roman" w:eastAsia="Times New Roman" w:hAnsi="Times New Roman" w:cs="Times New Roman"/>
                <w:sz w:val="24"/>
                <w:rPrChange w:id="81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8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19" w:author="Frank Seebacher" w:date="2025-07-28T15:59:00Z">
                  <w:rPr>
                    <w:rFonts w:eastAsia="Times New Roman"/>
                  </w:rPr>
                </w:rPrChange>
              </w:rPr>
              <w:t xml:space="preserve"> 2022)</w:t>
            </w:r>
          </w:ins>
          <w:del w:id="82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821" w:author="Frank Seebacher" w:date="2025-07-28T15:59:00Z">
            <w:r w:rsidR="00582CA2" w:rsidRPr="00582CA2">
              <w:rPr>
                <w:rFonts w:ascii="Times New Roman" w:eastAsia="Times New Roman" w:hAnsi="Times New Roman" w:cs="Times New Roman"/>
                <w:sz w:val="24"/>
                <w:rPrChange w:id="82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82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24" w:author="Frank Seebacher" w:date="2025-07-28T15:59:00Z">
                  <w:rPr>
                    <w:rFonts w:eastAsia="Times New Roman"/>
                  </w:rPr>
                </w:rPrChange>
              </w:rPr>
              <w:t xml:space="preserve"> 2017)</w:t>
            </w:r>
          </w:ins>
          <w:del w:id="82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198D6673"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826" w:author="Frank Seebacher" w:date="2025-07-28T15:59:00Z">
            <w:r w:rsidR="00582CA2" w:rsidRPr="00582CA2">
              <w:rPr>
                <w:rFonts w:ascii="Times New Roman" w:eastAsia="Times New Roman" w:hAnsi="Times New Roman" w:cs="Times New Roman"/>
                <w:sz w:val="24"/>
                <w:rPrChange w:id="82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29" w:author="Frank Seebacher" w:date="2025-07-28T15:59:00Z">
                  <w:rPr>
                    <w:rFonts w:eastAsia="Times New Roman"/>
                  </w:rPr>
                </w:rPrChange>
              </w:rPr>
              <w:t xml:space="preserve"> 2017)</w:t>
            </w:r>
          </w:ins>
          <w:del w:id="83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t>
      </w:r>
      <w:ins w:id="831" w:author="Daniel Noble" w:date="2025-09-12T11:23:00Z" w16du:dateUtc="2025-09-12T01:23:00Z">
        <w:r w:rsidR="001F6F39">
          <w:rPr>
            <w:rFonts w:ascii="Times New Roman" w:eastAsiaTheme="minorEastAsia" w:hAnsi="Times New Roman" w:cs="Times New Roman"/>
            <w:sz w:val="24"/>
            <w:szCs w:val="24"/>
          </w:rPr>
          <w:t xml:space="preserve">(46 levels) </w:t>
        </w:r>
      </w:ins>
      <w:r w:rsidRPr="00402514">
        <w:rPr>
          <w:rFonts w:ascii="Times New Roman" w:eastAsiaTheme="minorEastAsia" w:hAnsi="Times New Roman" w:cs="Times New Roman"/>
          <w:sz w:val="24"/>
          <w:szCs w:val="24"/>
        </w:rPr>
        <w:t xml:space="preserve">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t>
      </w:r>
      <w:ins w:id="832" w:author="Daniel Noble" w:date="2025-09-12T11:08:00Z" w16du:dateUtc="2025-09-12T01:08:00Z">
        <w:r w:rsidR="00E352A6">
          <w:rPr>
            <w:rFonts w:ascii="Times New Roman" w:eastAsiaTheme="minorEastAsia" w:hAnsi="Times New Roman" w:cs="Times New Roman"/>
            <w:sz w:val="24"/>
            <w:szCs w:val="24"/>
          </w:rPr>
          <w:t xml:space="preserve">(93 levels) </w:t>
        </w:r>
      </w:ins>
      <w:r w:rsidR="0072661C">
        <w:rPr>
          <w:rFonts w:ascii="Times New Roman" w:eastAsiaTheme="minorEastAsia" w:hAnsi="Times New Roman" w:cs="Times New Roman"/>
          <w:sz w:val="24"/>
          <w:szCs w:val="24"/>
        </w:rPr>
        <w:t xml:space="preserve">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833"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834" w:author="Frank Seebacher" w:date="2025-07-28T15:59:00Z">
            <w:r w:rsidR="00582CA2" w:rsidRPr="00582CA2">
              <w:rPr>
                <w:rFonts w:ascii="Times New Roman" w:eastAsia="Times New Roman" w:hAnsi="Times New Roman" w:cs="Times New Roman"/>
                <w:sz w:val="24"/>
                <w:rPrChange w:id="835" w:author="Frank Seebacher" w:date="2025-07-28T15:59:00Z">
                  <w:rPr>
                    <w:rFonts w:eastAsia="Times New Roman"/>
                  </w:rPr>
                </w:rPrChange>
              </w:rPr>
              <w:t>(Paradis &amp; Schliep 2018)</w:t>
            </w:r>
          </w:ins>
          <w:del w:id="836"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837" w:author="Frank Seebacher" w:date="2025-07-28T15:59:00Z">
            <w:r w:rsidR="00582CA2" w:rsidRPr="00582CA2">
              <w:rPr>
                <w:rFonts w:ascii="Times New Roman" w:eastAsia="Times New Roman" w:hAnsi="Times New Roman" w:cs="Times New Roman"/>
                <w:sz w:val="24"/>
                <w:rPrChange w:id="83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39"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840" w:author="Frank Seebacher" w:date="2025-07-28T15:59:00Z">
                  <w:rPr>
                    <w:rFonts w:eastAsia="Times New Roman"/>
                  </w:rPr>
                </w:rPrChange>
              </w:rPr>
              <w:t xml:space="preserve"> 1989)</w:t>
            </w:r>
          </w:ins>
          <w:del w:id="841"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t>
      </w:r>
      <w:ins w:id="842" w:author="Daniel Noble" w:date="2025-09-12T11:23:00Z" w16du:dateUtc="2025-09-12T01:23:00Z">
        <w:r w:rsidR="001F6F39">
          <w:rPr>
            <w:rFonts w:ascii="Times New Roman" w:eastAsiaTheme="minorEastAsia" w:hAnsi="Times New Roman" w:cs="Times New Roman"/>
            <w:sz w:val="24"/>
            <w:szCs w:val="24"/>
          </w:rPr>
          <w:t xml:space="preserve">(41 levels) </w:t>
        </w:r>
      </w:ins>
      <w:r w:rsidRPr="00402514">
        <w:rPr>
          <w:rFonts w:ascii="Times New Roman" w:eastAsiaTheme="minorEastAsia" w:hAnsi="Times New Roman" w:cs="Times New Roman"/>
          <w:sz w:val="24"/>
          <w:szCs w:val="24"/>
        </w:rPr>
        <w:t>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843" w:author="Frank Seebacher" w:date="2025-07-28T15:59:00Z">
            <w:r w:rsidR="00582CA2" w:rsidRPr="00582CA2">
              <w:rPr>
                <w:rFonts w:ascii="Times New Roman" w:eastAsia="Times New Roman" w:hAnsi="Times New Roman" w:cs="Times New Roman"/>
                <w:sz w:val="24"/>
                <w:rPrChange w:id="844"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8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46" w:author="Frank Seebacher" w:date="2025-07-28T15:59:00Z">
                  <w:rPr>
                    <w:rFonts w:eastAsia="Times New Roman"/>
                  </w:rPr>
                </w:rPrChange>
              </w:rPr>
              <w:t xml:space="preserve"> 2022)</w:t>
            </w:r>
          </w:ins>
          <w:del w:id="847"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xml:space="preserve">. To reduce the likelihood of specific traits dominating the analysis, a trait-level random effect </w:t>
      </w:r>
      <w:ins w:id="848" w:author="Daniel Noble" w:date="2025-09-12T11:09:00Z" w16du:dateUtc="2025-09-12T01:09:00Z">
        <w:r w:rsidR="00E352A6">
          <w:rPr>
            <w:rFonts w:ascii="Times New Roman" w:eastAsiaTheme="minorEastAsia" w:hAnsi="Times New Roman" w:cs="Times New Roman"/>
            <w:sz w:val="24"/>
            <w:szCs w:val="24"/>
          </w:rPr>
          <w:t xml:space="preserve">(52 levels) </w:t>
        </w:r>
      </w:ins>
      <w:r w:rsidRPr="00402514">
        <w:rPr>
          <w:rFonts w:ascii="Times New Roman" w:eastAsiaTheme="minorEastAsia" w:hAnsi="Times New Roman" w:cs="Times New Roman"/>
          <w:sz w:val="24"/>
          <w:szCs w:val="24"/>
        </w:rPr>
        <w:t>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849" w:author="Frank Seebacher" w:date="2025-07-28T15:59:00Z">
            <w:r w:rsidR="00582CA2" w:rsidRPr="00582CA2">
              <w:rPr>
                <w:rFonts w:ascii="Times New Roman" w:eastAsia="Times New Roman" w:hAnsi="Times New Roman" w:cs="Times New Roman"/>
                <w:sz w:val="24"/>
                <w:rPrChange w:id="850" w:author="Frank Seebacher" w:date="2025-07-28T15:59:00Z">
                  <w:rPr>
                    <w:rFonts w:eastAsia="Times New Roman"/>
                  </w:rPr>
                </w:rPrChange>
              </w:rPr>
              <w:t>(Nakagawa &amp; Santos 2012)</w:t>
            </w:r>
          </w:ins>
          <w:del w:id="851"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116FFFD8"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852"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853" w:author="Frank Seebacher" w:date="2025-07-28T15:59:00Z">
            <w:r w:rsidR="00582CA2" w:rsidRPr="00582CA2">
              <w:rPr>
                <w:rFonts w:ascii="Times New Roman" w:eastAsia="Times New Roman" w:hAnsi="Times New Roman" w:cs="Times New Roman"/>
                <w:sz w:val="24"/>
                <w:rPrChange w:id="85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55"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856" w:author="Frank Seebacher" w:date="2025-07-28T15:59:00Z">
                  <w:rPr>
                    <w:rFonts w:eastAsia="Times New Roman"/>
                  </w:rPr>
                </w:rPrChange>
              </w:rPr>
              <w:t xml:space="preserve"> 2010)</w:t>
            </w:r>
          </w:ins>
          <w:del w:id="857"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ins w:id="858" w:author="Daniel Noble" w:date="2025-09-02T13:43:00Z" w16du:dateUtc="2025-09-02T03:43:00Z">
        <w:r w:rsidR="00857381">
          <w:rPr>
            <w:rFonts w:ascii="Times New Roman" w:eastAsiaTheme="minorEastAsia" w:hAnsi="Times New Roman" w:cs="Times New Roman"/>
            <w:sz w:val="24"/>
            <w:szCs w:val="24"/>
          </w:rPr>
          <w:t>H2</w:t>
        </w:r>
      </w:ins>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ins w:id="859" w:author="Daniel Noble" w:date="2025-09-02T13:43:00Z" w16du:dateUtc="2025-09-02T03:43:00Z">
        <w:r w:rsidR="00857381">
          <w:rPr>
            <w:rFonts w:ascii="Times New Roman" w:eastAsiaTheme="minorEastAsia" w:hAnsi="Times New Roman" w:cs="Times New Roman"/>
            <w:sz w:val="24"/>
            <w:szCs w:val="24"/>
          </w:rPr>
          <w:t>2</w:t>
        </w:r>
      </w:ins>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r w:rsidR="002B4F4F">
        <w:rPr>
          <w:rFonts w:ascii="Times New Roman" w:eastAsiaTheme="minorEastAsia" w:hAnsi="Times New Roman" w:cs="Times New Roman"/>
          <w:sz w:val="24"/>
          <w:szCs w:val="24"/>
        </w:rPr>
        <w:t>CV</w:t>
      </w:r>
      <w:ins w:id="860"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expresses the magnitude of heterogeneity relative to the overall meta-analytic mean. While CV</w:t>
      </w:r>
      <w:ins w:id="861"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M</w:t>
      </w:r>
      <w:ins w:id="862" w:author="Daniel Noble" w:date="2025-09-02T13:43:00Z" w16du:dateUtc="2025-09-02T03:43:00Z">
        <w:r w:rsidR="00857381">
          <w:rPr>
            <w:rFonts w:ascii="Times New Roman" w:eastAsiaTheme="minorEastAsia" w:hAnsi="Times New Roman" w:cs="Times New Roman"/>
            <w:sz w:val="24"/>
            <w:szCs w:val="24"/>
          </w:rPr>
          <w:t>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5B864010"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phylogenetic tree). </w:t>
      </w:r>
      <w:ins w:id="863" w:author="Daniel Noble" w:date="2025-09-02T13:46:00Z" w16du:dateUtc="2025-09-02T03:46:00Z">
        <w:r w:rsidR="009370D4">
          <w:rPr>
            <w:rFonts w:ascii="Times New Roman" w:eastAsiaTheme="minorEastAsia" w:hAnsi="Times New Roman" w:cs="Times New Roman"/>
            <w:sz w:val="24"/>
            <w:szCs w:val="24"/>
          </w:rPr>
          <w:t xml:space="preserve">Levels of a given </w:t>
        </w:r>
      </w:ins>
      <w:del w:id="864" w:author="Daniel Noble" w:date="2025-09-02T13:46:00Z" w16du:dateUtc="2025-09-02T03:46:00Z">
        <w:r w:rsidRPr="00402514" w:rsidDel="009370D4">
          <w:rPr>
            <w:rFonts w:ascii="Times New Roman" w:eastAsiaTheme="minorEastAsia" w:hAnsi="Times New Roman" w:cs="Times New Roman"/>
            <w:sz w:val="24"/>
            <w:szCs w:val="24"/>
          </w:rPr>
          <w:delText xml:space="preserve">Categorical </w:delText>
        </w:r>
      </w:del>
      <w:ins w:id="865" w:author="Daniel Noble" w:date="2025-09-02T13:46:00Z" w16du:dateUtc="2025-09-02T03:46:00Z">
        <w:r w:rsidR="009370D4">
          <w:rPr>
            <w:rFonts w:ascii="Times New Roman" w:eastAsiaTheme="minorEastAsia" w:hAnsi="Times New Roman" w:cs="Times New Roman"/>
            <w:sz w:val="24"/>
            <w:szCs w:val="24"/>
          </w:rPr>
          <w:t>c</w:t>
        </w:r>
        <w:r w:rsidR="009370D4" w:rsidRPr="00402514">
          <w:rPr>
            <w:rFonts w:ascii="Times New Roman" w:eastAsiaTheme="minorEastAsia" w:hAnsi="Times New Roman" w:cs="Times New Roman"/>
            <w:sz w:val="24"/>
            <w:szCs w:val="24"/>
          </w:rPr>
          <w:t xml:space="preserve">ategorical </w:t>
        </w:r>
      </w:ins>
      <w:r w:rsidRPr="00402514">
        <w:rPr>
          <w:rFonts w:ascii="Times New Roman" w:eastAsiaTheme="minorEastAsia" w:hAnsi="Times New Roman" w:cs="Times New Roman"/>
          <w:sz w:val="24"/>
          <w:szCs w:val="24"/>
        </w:rPr>
        <w:t>moderator</w:t>
      </w:r>
      <w:del w:id="866" w:author="Daniel Noble" w:date="2025-09-02T13:46:00Z" w16du:dateUtc="2025-09-02T03:46:00Z">
        <w:r w:rsidRPr="00402514" w:rsidDel="009370D4">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del w:id="867" w:author="Daniel Noble" w:date="2025-09-02T13:47:00Z" w16du:dateUtc="2025-09-02T03:47:00Z">
        <w:r w:rsidRPr="00402514" w:rsidDel="009370D4">
          <w:rPr>
            <w:rFonts w:ascii="Times New Roman" w:eastAsiaTheme="minorEastAsia" w:hAnsi="Times New Roman" w:cs="Times New Roman"/>
            <w:sz w:val="24"/>
            <w:szCs w:val="24"/>
          </w:rPr>
          <w:delText xml:space="preserve">and their levels </w:delText>
        </w:r>
      </w:del>
      <w:r w:rsidRPr="00402514">
        <w:rPr>
          <w:rFonts w:ascii="Times New Roman" w:eastAsiaTheme="minorEastAsia" w:hAnsi="Times New Roman" w:cs="Times New Roman"/>
          <w:sz w:val="24"/>
          <w:szCs w:val="24"/>
        </w:rPr>
        <w:t xml:space="preserve">were only included in </w:t>
      </w:r>
      <w:ins w:id="868" w:author="Daniel Noble" w:date="2025-09-02T13:47:00Z" w16du:dateUtc="2025-09-02T03:47:00Z">
        <w:r w:rsidR="009370D4">
          <w:rPr>
            <w:rFonts w:ascii="Times New Roman" w:eastAsiaTheme="minorEastAsia" w:hAnsi="Times New Roman" w:cs="Times New Roman"/>
            <w:sz w:val="24"/>
            <w:szCs w:val="24"/>
          </w:rPr>
          <w:t xml:space="preserve">MLMR </w:t>
        </w:r>
      </w:ins>
      <w:del w:id="869" w:author="Daniel Noble" w:date="2025-09-02T13:47:00Z" w16du:dateUtc="2025-09-02T03:47:00Z">
        <w:r w:rsidRPr="00402514" w:rsidDel="009370D4">
          <w:rPr>
            <w:rFonts w:ascii="Times New Roman" w:eastAsiaTheme="minorEastAsia" w:hAnsi="Times New Roman" w:cs="Times New Roman"/>
            <w:sz w:val="24"/>
            <w:szCs w:val="24"/>
          </w:rPr>
          <w:delText xml:space="preserve">analyses </w:delText>
        </w:r>
      </w:del>
      <w:ins w:id="870" w:author="Daniel Noble" w:date="2025-09-02T13:47:00Z" w16du:dateUtc="2025-09-02T03:47:00Z">
        <w:r w:rsidR="009370D4">
          <w:rPr>
            <w:rFonts w:ascii="Times New Roman" w:eastAsiaTheme="minorEastAsia" w:hAnsi="Times New Roman" w:cs="Times New Roman"/>
            <w:sz w:val="24"/>
            <w:szCs w:val="24"/>
          </w:rPr>
          <w:t>models</w:t>
        </w:r>
        <w:r w:rsidR="009370D4"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if the number of effect sizes </w:t>
      </w:r>
      <w:ins w:id="871" w:author="Daniel Noble" w:date="2025-09-02T13:47:00Z" w16du:dateUtc="2025-09-02T03:47:00Z">
        <w:r w:rsidR="009370D4">
          <w:rPr>
            <w:rFonts w:ascii="Times New Roman" w:eastAsiaTheme="minorEastAsia" w:hAnsi="Times New Roman" w:cs="Times New Roman"/>
            <w:sz w:val="24"/>
            <w:szCs w:val="24"/>
          </w:rPr>
          <w:t xml:space="preserve">within the relevant level was </w:t>
        </w:r>
      </w:ins>
      <w:del w:id="872" w:author="Daniel Noble" w:date="2025-09-02T13:47:00Z" w16du:dateUtc="2025-09-02T03:47:00Z">
        <w:r w:rsidRPr="00402514" w:rsidDel="009370D4">
          <w:rPr>
            <w:rFonts w:ascii="Times New Roman" w:eastAsiaTheme="minorEastAsia" w:hAnsi="Times New Roman" w:cs="Times New Roman"/>
            <w:sz w:val="24"/>
            <w:szCs w:val="24"/>
          </w:rPr>
          <w:delText xml:space="preserve">were </w:delText>
        </w:r>
      </w:del>
      <w:r w:rsidRPr="00402514">
        <w:rPr>
          <w:rFonts w:ascii="Times New Roman" w:eastAsiaTheme="minorEastAsia" w:hAnsi="Times New Roman" w:cs="Times New Roman"/>
          <w:sz w:val="24"/>
          <w:szCs w:val="24"/>
        </w:rPr>
        <w:t>&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873" w:author="Frank Seebacher" w:date="2025-07-28T15:59:00Z">
            <w:r w:rsidR="00582CA2" w:rsidRPr="00582CA2">
              <w:rPr>
                <w:rFonts w:ascii="Times New Roman" w:eastAsia="Times New Roman" w:hAnsi="Times New Roman" w:cs="Times New Roman"/>
                <w:sz w:val="24"/>
                <w:rPrChange w:id="874"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8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76" w:author="Frank Seebacher" w:date="2025-07-28T15:59:00Z">
                  <w:rPr>
                    <w:rFonts w:eastAsia="Times New Roman"/>
                  </w:rPr>
                </w:rPrChange>
              </w:rPr>
              <w:t xml:space="preserve"> 2021)</w:t>
            </w:r>
          </w:ins>
          <w:del w:id="877"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878"/>
      <w:r w:rsidRPr="00402514">
        <w:rPr>
          <w:rFonts w:ascii="Times New Roman" w:eastAsiaTheme="minorEastAsia" w:hAnsi="Times New Roman" w:cs="Times New Roman"/>
          <w:sz w:val="24"/>
          <w:szCs w:val="24"/>
        </w:rPr>
        <w:t xml:space="preserve">, and the number of fluctuations (treatment </w:t>
      </w:r>
      <w:r w:rsidRPr="00402514">
        <w:rPr>
          <w:rFonts w:ascii="Times New Roman" w:eastAsiaTheme="minorEastAsia" w:hAnsi="Times New Roman" w:cs="Times New Roman"/>
          <w:sz w:val="24"/>
          <w:szCs w:val="24"/>
        </w:rPr>
        <w:lastRenderedPageBreak/>
        <w:t>exposure duration/period of fluctuations; range = 4 – 546 fluctuations) as continuous moderators</w:t>
      </w:r>
      <w:commentRangeEnd w:id="878"/>
      <w:r w:rsidR="00D81A86">
        <w:rPr>
          <w:rStyle w:val="CommentReference"/>
        </w:rPr>
        <w:commentReference w:id="878"/>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3E47D31C"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879"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880"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881"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881"/>
          <w:ins w:id="882" w:author="Frank Seebacher" w:date="2025-07-28T15:59:00Z">
            <w:del w:id="883" w:author="Daniel Noble" w:date="2025-08-24T07:34:00Z" w16du:dateUtc="2025-08-23T21:34:00Z">
              <w:r w:rsidR="00582CA2" w:rsidRPr="00582CA2" w:rsidDel="0067114C">
                <w:rPr>
                  <w:rFonts w:ascii="Times New Roman" w:eastAsia="Times New Roman" w:hAnsi="Times New Roman" w:cs="Times New Roman"/>
                  <w:sz w:val="24"/>
                  <w:rPrChange w:id="884"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885"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886" w:author="Frank Seebacher" w:date="2025-07-28T15:59:00Z">
                    <w:rPr>
                      <w:rFonts w:eastAsia="Times New Roman"/>
                    </w:rPr>
                  </w:rPrChange>
                </w:rPr>
                <w:delText xml:space="preserve"> 2005)</w:delText>
              </w:r>
            </w:del>
          </w:ins>
          <w:del w:id="887"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888" w:author="Daniel Noble" w:date="2025-08-24T07:34:00Z"/>
        </w:sdtContent>
      </w:sdt>
      <w:customXmlDelRangeEnd w:id="888"/>
      <w:del w:id="889"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890"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w:t>
      </w:r>
      <w:ins w:id="891" w:author="Daniel Noble" w:date="2025-09-12T12:22:00Z" w16du:dateUtc="2025-09-12T02:22:00Z">
        <w:r w:rsidR="00632288">
          <w:rPr>
            <w:rFonts w:ascii="Times New Roman" w:eastAsiaTheme="minorEastAsia" w:hAnsi="Times New Roman" w:cs="Times New Roman"/>
            <w:sz w:val="24"/>
            <w:szCs w:val="24"/>
          </w:rPr>
          <w:t xml:space="preserve"> </w:t>
        </w:r>
      </w:ins>
      <w:ins w:id="892" w:author="Daniel Noble" w:date="2025-09-12T12:21:00Z" w16du:dateUtc="2025-09-12T02:21:00Z">
        <w:r w:rsidR="00632288">
          <w:rPr>
            <w:rFonts w:ascii="Times New Roman" w:eastAsiaTheme="minorEastAsia" w:hAnsi="Times New Roman" w:cs="Times New Roman"/>
            <w:sz w:val="24"/>
            <w:szCs w:val="24"/>
          </w:rPr>
          <w:t>(</w:t>
        </w:r>
        <w:r w:rsidR="00632288" w:rsidRPr="00402514">
          <w:rPr>
            <w:rFonts w:ascii="Times New Roman" w:eastAsiaTheme="minorEastAsia" w:hAnsi="Times New Roman" w:cs="Times New Roman"/>
            <w:sz w:val="24"/>
            <w:szCs w:val="24"/>
          </w:rPr>
          <w:t>to assess the presence of a time-lag effect or decline effect)</w:t>
        </w:r>
        <w:r w:rsidR="00632288">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 and </w:t>
      </w:r>
      <w:del w:id="893" w:author="Daniel Noble" w:date="2025-09-12T12:20:00Z" w16du:dateUtc="2025-09-12T02:20:00Z">
        <w:r w:rsidRPr="00402514" w:rsidDel="00632288">
          <w:rPr>
            <w:rFonts w:ascii="Times New Roman" w:eastAsiaTheme="minorEastAsia" w:hAnsi="Times New Roman" w:cs="Times New Roman"/>
            <w:sz w:val="24"/>
            <w:szCs w:val="24"/>
          </w:rPr>
          <w:delText xml:space="preserve">precision </w:delText>
        </w:r>
      </w:del>
      <w:ins w:id="894" w:author="Daniel Noble" w:date="2025-09-12T12:20:00Z" w16du:dateUtc="2025-09-12T02:20:00Z">
        <w:r w:rsidR="00632288">
          <w:rPr>
            <w:rFonts w:ascii="Times New Roman" w:eastAsiaTheme="minorEastAsia" w:hAnsi="Times New Roman" w:cs="Times New Roman"/>
            <w:sz w:val="24"/>
            <w:szCs w:val="24"/>
          </w:rPr>
          <w:t>the inverse effective sample size</w:t>
        </w:r>
        <w:r w:rsidR="00632288" w:rsidRPr="00402514">
          <w:rPr>
            <w:rFonts w:ascii="Times New Roman" w:eastAsiaTheme="minorEastAsia" w:hAnsi="Times New Roman" w:cs="Times New Roman"/>
            <w:sz w:val="24"/>
            <w:szCs w:val="24"/>
          </w:rPr>
          <w:t xml:space="preserve"> </w:t>
        </w:r>
      </w:ins>
      <w:ins w:id="895" w:author="Daniel Noble" w:date="2025-09-12T12:22:00Z" w16du:dateUtc="2025-09-12T02:22:00Z">
        <w:r w:rsidR="00632288">
          <w:rPr>
            <w:rFonts w:ascii="Times New Roman" w:eastAsiaTheme="minorEastAsia" w:hAnsi="Times New Roman" w:cs="Times New Roman"/>
            <w:sz w:val="24"/>
            <w:szCs w:val="24"/>
          </w:rPr>
          <w:t xml:space="preserve">(and its square root) </w:t>
        </w:r>
      </w:ins>
      <w:r w:rsidRPr="00402514">
        <w:rPr>
          <w:rFonts w:ascii="Times New Roman" w:eastAsiaTheme="minorEastAsia" w:hAnsi="Times New Roman" w:cs="Times New Roman"/>
          <w:sz w:val="24"/>
          <w:szCs w:val="24"/>
        </w:rPr>
        <w:t>(</w:t>
      </w:r>
      <w:ins w:id="896" w:author="Daniel Noble" w:date="2025-09-12T12:20:00Z" w16du:dateUtc="2025-09-12T02:20:00Z">
        <w:r w:rsidR="00632288">
          <w:rPr>
            <w:rFonts w:ascii="Times New Roman" w:eastAsiaTheme="minorEastAsia" w:hAnsi="Times New Roman" w:cs="Times New Roman"/>
            <w:sz w:val="24"/>
            <w:szCs w:val="24"/>
          </w:rPr>
          <w:t xml:space="preserve">which approximates the </w:t>
        </w:r>
      </w:ins>
      <w:r w:rsidRPr="00402514">
        <w:rPr>
          <w:rFonts w:ascii="Times New Roman" w:eastAsiaTheme="minorEastAsia" w:hAnsi="Times New Roman" w:cs="Times New Roman"/>
          <w:sz w:val="24"/>
          <w:szCs w:val="24"/>
        </w:rPr>
        <w:t xml:space="preserve">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w:t>
      </w:r>
      <w:ins w:id="897" w:author="Daniel Noble" w:date="2025-09-12T12:22:00Z" w16du:dateUtc="2025-09-12T02:22:00Z">
        <w:r w:rsidR="00632288">
          <w:rPr>
            <w:rFonts w:ascii="Times New Roman" w:eastAsiaTheme="minorEastAsia" w:hAnsi="Times New Roman" w:cs="Times New Roman"/>
            <w:sz w:val="24"/>
            <w:szCs w:val="24"/>
          </w:rPr>
          <w:t>,</w:t>
        </w:r>
      </w:ins>
      <w:r w:rsidRPr="00402514">
        <w:rPr>
          <w:rFonts w:ascii="Times New Roman" w:eastAsiaTheme="minorEastAsia" w:hAnsi="Times New Roman" w:cs="Times New Roman"/>
          <w:sz w:val="24"/>
          <w:szCs w:val="24"/>
        </w:rPr>
        <w:t xml:space="preserve"> </w:t>
      </w:r>
      <w:ins w:id="898" w:author="Daniel Noble" w:date="2025-09-12T12:22:00Z" w16du:dateUtc="2025-09-12T02:22:00Z">
        <w:r w:rsidR="00632288">
          <w:rPr>
            <w:rFonts w:ascii="Times New Roman" w:eastAsiaTheme="minorEastAsia" w:hAnsi="Times New Roman" w:cs="Times New Roman"/>
            <w:sz w:val="24"/>
            <w:szCs w:val="24"/>
          </w:rPr>
          <w:t xml:space="preserve">to test for small-study effects, </w:t>
        </w:r>
      </w:ins>
      <w:r w:rsidRPr="00402514">
        <w:rPr>
          <w:rFonts w:ascii="Times New Roman" w:eastAsiaTheme="minorEastAsia" w:hAnsi="Times New Roman" w:cs="Times New Roman"/>
          <w:sz w:val="24"/>
          <w:szCs w:val="24"/>
        </w:rPr>
        <w:t xml:space="preserve">as moderators </w:t>
      </w:r>
      <w:del w:id="899" w:author="Daniel Noble" w:date="2025-09-12T12:21:00Z" w16du:dateUtc="2025-09-12T02:21:00Z">
        <w:r w:rsidRPr="00402514" w:rsidDel="00632288">
          <w:rPr>
            <w:rFonts w:ascii="Times New Roman" w:eastAsiaTheme="minorEastAsia" w:hAnsi="Times New Roman" w:cs="Times New Roman"/>
            <w:sz w:val="24"/>
            <w:szCs w:val="24"/>
          </w:rPr>
          <w:delText>to assess the presence of a time-lag effect (or decline effect)</w:delText>
        </w:r>
        <w:r w:rsidR="00D36548" w:rsidDel="00632288">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900" w:author="Frank Seebacher" w:date="2025-07-28T15:59:00Z">
            <w:r w:rsidR="00582CA2" w:rsidRPr="00582CA2">
              <w:rPr>
                <w:rFonts w:ascii="Times New Roman" w:eastAsia="Times New Roman" w:hAnsi="Times New Roman" w:cs="Times New Roman"/>
                <w:sz w:val="24"/>
                <w:rPrChange w:id="901"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9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03" w:author="Frank Seebacher" w:date="2025-07-28T15:59:00Z">
                  <w:rPr>
                    <w:rFonts w:eastAsia="Times New Roman"/>
                  </w:rPr>
                </w:rPrChange>
              </w:rPr>
              <w:t xml:space="preserve"> 2022a)</w:t>
            </w:r>
          </w:ins>
          <w:del w:id="904"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ins w:id="905" w:author="Daniel Noble" w:date="2025-09-12T12:21:00Z" w16du:dateUtc="2025-09-12T02:21:00Z">
        <w:r w:rsidR="00632288">
          <w:rPr>
            <w:rFonts w:ascii="Times New Roman" w:eastAsiaTheme="minorEastAsia" w:hAnsi="Times New Roman" w:cs="Times New Roman"/>
            <w:sz w:val="24"/>
            <w:szCs w:val="24"/>
          </w:rPr>
          <w:t>We used inverse sample size (and its square root) to investigate small-study effects</w:t>
        </w:r>
      </w:ins>
      <w:ins w:id="906" w:author="Daniel Noble" w:date="2025-09-12T12:23:00Z" w16du:dateUtc="2025-09-12T02:23:00Z">
        <w:r w:rsidR="00632288">
          <w:rPr>
            <w:rFonts w:ascii="Times New Roman" w:eastAsiaTheme="minorEastAsia" w:hAnsi="Times New Roman" w:cs="Times New Roman"/>
            <w:sz w:val="24"/>
            <w:szCs w:val="24"/>
          </w:rPr>
          <w:t xml:space="preserve"> because avoids correlations between an effect sampling variance and the effect size itself when working with log response ratios. </w:t>
        </w:r>
      </w:ins>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ins w:id="907" w:author="Daniel Noble" w:date="2025-09-02T11:57:00Z" w16du:dateUtc="2025-09-02T01:57:00Z">
        <w:r w:rsidR="007258C8">
          <w:rPr>
            <w:rFonts w:ascii="Times New Roman" w:eastAsiaTheme="minorEastAsia" w:hAnsi="Times New Roman" w:cs="Times New Roman"/>
            <w:sz w:val="24"/>
            <w:szCs w:val="24"/>
          </w:rPr>
          <w:t xml:space="preserve"> Decreas</w:t>
        </w:r>
      </w:ins>
      <w:ins w:id="908" w:author="Daniel Noble" w:date="2025-09-02T12:55:00Z" w16du:dateUtc="2025-09-02T02:55:00Z">
        <w:r w:rsidR="00496EF8">
          <w:rPr>
            <w:rFonts w:ascii="Times New Roman" w:eastAsiaTheme="minorEastAsia" w:hAnsi="Times New Roman" w:cs="Times New Roman"/>
            <w:sz w:val="24"/>
            <w:szCs w:val="24"/>
          </w:rPr>
          <w:t>ing</w:t>
        </w:r>
      </w:ins>
      <w:ins w:id="909" w:author="Daniel Noble" w:date="2025-09-02T11:57:00Z" w16du:dateUtc="2025-09-02T01:57:00Z">
        <w:r w:rsidR="007258C8">
          <w:rPr>
            <w:rFonts w:ascii="Times New Roman" w:eastAsiaTheme="minorEastAsia" w:hAnsi="Times New Roman" w:cs="Times New Roman"/>
            <w:sz w:val="24"/>
            <w:szCs w:val="24"/>
          </w:rPr>
          <w:t xml:space="preserve"> effect size through time is </w:t>
        </w:r>
      </w:ins>
      <w:ins w:id="910" w:author="Daniel Noble" w:date="2025-09-02T13:00:00Z" w16du:dateUtc="2025-09-02T03:00:00Z">
        <w:r w:rsidR="00496EF8">
          <w:rPr>
            <w:rFonts w:ascii="Times New Roman" w:eastAsiaTheme="minorEastAsia" w:hAnsi="Times New Roman" w:cs="Times New Roman"/>
            <w:sz w:val="24"/>
            <w:szCs w:val="24"/>
          </w:rPr>
          <w:t xml:space="preserve">a </w:t>
        </w:r>
      </w:ins>
      <w:ins w:id="911" w:author="Daniel Noble" w:date="2025-09-02T11:57:00Z" w16du:dateUtc="2025-09-02T01:57:00Z">
        <w:r w:rsidR="007258C8">
          <w:rPr>
            <w:rFonts w:ascii="Times New Roman" w:eastAsiaTheme="minorEastAsia" w:hAnsi="Times New Roman" w:cs="Times New Roman"/>
            <w:sz w:val="24"/>
            <w:szCs w:val="24"/>
          </w:rPr>
          <w:t xml:space="preserve">common </w:t>
        </w:r>
      </w:ins>
      <w:ins w:id="912" w:author="Daniel Noble" w:date="2025-09-02T12:57:00Z" w16du:dateUtc="2025-09-02T02:57:00Z">
        <w:r w:rsidR="00496EF8">
          <w:rPr>
            <w:rFonts w:ascii="Times New Roman" w:eastAsiaTheme="minorEastAsia" w:hAnsi="Times New Roman" w:cs="Times New Roman"/>
            <w:sz w:val="24"/>
            <w:szCs w:val="24"/>
          </w:rPr>
          <w:t xml:space="preserve">form of publication </w:t>
        </w:r>
      </w:ins>
      <w:ins w:id="913" w:author="Daniel Noble" w:date="2025-09-02T12:58:00Z" w16du:dateUtc="2025-09-02T02:58:00Z">
        <w:r w:rsidR="00496EF8">
          <w:rPr>
            <w:rFonts w:ascii="Times New Roman" w:eastAsiaTheme="minorEastAsia" w:hAnsi="Times New Roman" w:cs="Times New Roman"/>
            <w:sz w:val="24"/>
            <w:szCs w:val="24"/>
          </w:rPr>
          <w:t xml:space="preserve">bias resulting from studies with weaker effects taking longer to be published contributing to a decline in average effect through time </w:t>
        </w:r>
      </w:ins>
      <w:ins w:id="914" w:author="Daniel Noble" w:date="2025-09-02T12:59:00Z" w16du:dateUtc="2025-09-02T02:59:00Z">
        <w:r w:rsidR="00496EF8">
          <w:rPr>
            <w:rFonts w:ascii="Times New Roman" w:eastAsiaTheme="minorEastAsia" w:hAnsi="Times New Roman" w:cs="Times New Roman"/>
            <w:sz w:val="24"/>
            <w:szCs w:val="24"/>
          </w:rPr>
          <w:t>(</w:t>
        </w:r>
        <w:proofErr w:type="spellStart"/>
        <w:r w:rsidR="00496EF8">
          <w:rPr>
            <w:rFonts w:ascii="Times New Roman" w:eastAsiaTheme="minorEastAsia" w:hAnsi="Times New Roman" w:cs="Times New Roman"/>
            <w:sz w:val="24"/>
            <w:szCs w:val="24"/>
          </w:rPr>
          <w:t>Jennions</w:t>
        </w:r>
        <w:proofErr w:type="spellEnd"/>
        <w:r w:rsidR="00496EF8">
          <w:rPr>
            <w:rFonts w:ascii="Times New Roman" w:eastAsiaTheme="minorEastAsia" w:hAnsi="Times New Roman" w:cs="Times New Roman"/>
            <w:sz w:val="24"/>
            <w:szCs w:val="24"/>
          </w:rPr>
          <w:t xml:space="preserve"> &amp; </w:t>
        </w:r>
        <w:commentRangeStart w:id="915"/>
        <w:r w:rsidR="00496EF8">
          <w:rPr>
            <w:rFonts w:ascii="Times New Roman" w:eastAsiaTheme="minorEastAsia" w:hAnsi="Times New Roman" w:cs="Times New Roman"/>
            <w:sz w:val="24"/>
            <w:szCs w:val="24"/>
          </w:rPr>
          <w:t>M</w:t>
        </w:r>
      </w:ins>
      <w:ins w:id="916" w:author="Daniel Noble" w:date="2025-09-02T13:00:00Z" w16du:dateUtc="2025-09-02T03:00:00Z">
        <w:r w:rsidR="00496EF8">
          <w:rPr>
            <w:rFonts w:ascii="Times New Roman" w:eastAsiaTheme="minorEastAsia" w:hAnsi="Times New Roman" w:cs="Times New Roman"/>
            <w:sz w:val="24"/>
            <w:szCs w:val="24"/>
          </w:rPr>
          <w:t>ø</w:t>
        </w:r>
      </w:ins>
      <w:ins w:id="917" w:author="Daniel Noble" w:date="2025-09-02T12:59:00Z" w16du:dateUtc="2025-09-02T02:59:00Z">
        <w:r w:rsidR="00496EF8">
          <w:rPr>
            <w:rFonts w:ascii="Times New Roman" w:eastAsiaTheme="minorEastAsia" w:hAnsi="Times New Roman" w:cs="Times New Roman"/>
            <w:sz w:val="24"/>
            <w:szCs w:val="24"/>
          </w:rPr>
          <w:t xml:space="preserve">ller </w:t>
        </w:r>
      </w:ins>
      <w:ins w:id="918" w:author="Daniel Noble" w:date="2025-09-02T13:00:00Z" w16du:dateUtc="2025-09-02T03:00:00Z">
        <w:r w:rsidR="00496EF8">
          <w:rPr>
            <w:rFonts w:ascii="Times New Roman" w:eastAsiaTheme="minorEastAsia" w:hAnsi="Times New Roman" w:cs="Times New Roman"/>
            <w:sz w:val="24"/>
            <w:szCs w:val="24"/>
          </w:rPr>
          <w:t>2002)</w:t>
        </w:r>
      </w:ins>
      <w:ins w:id="919" w:author="Daniel Noble" w:date="2025-09-02T12:58:00Z" w16du:dateUtc="2025-09-02T02:58:00Z">
        <w:r w:rsidR="00496EF8">
          <w:rPr>
            <w:rFonts w:ascii="Times New Roman" w:eastAsiaTheme="minorEastAsia" w:hAnsi="Times New Roman" w:cs="Times New Roman"/>
            <w:sz w:val="24"/>
            <w:szCs w:val="24"/>
          </w:rPr>
          <w:t xml:space="preserve">. </w:t>
        </w:r>
      </w:ins>
      <w:commentRangeEnd w:id="915"/>
      <w:ins w:id="920" w:author="Daniel Noble" w:date="2025-09-02T13:00:00Z" w16du:dateUtc="2025-09-02T03:00:00Z">
        <w:r w:rsidR="00496EF8">
          <w:rPr>
            <w:rStyle w:val="CommentReference"/>
          </w:rPr>
          <w:commentReference w:id="915"/>
        </w:r>
      </w:ins>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921"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922" w:author="Frank Seebacher" w:date="2025-07-28T15:59:00Z">
            <w:r w:rsidR="00582CA2" w:rsidRPr="00582CA2">
              <w:rPr>
                <w:rFonts w:ascii="Times New Roman" w:eastAsia="Times New Roman" w:hAnsi="Times New Roman" w:cs="Times New Roman"/>
                <w:sz w:val="24"/>
                <w:rPrChange w:id="923"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92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5" w:author="Frank Seebacher" w:date="2025-07-28T15:59:00Z">
                  <w:rPr>
                    <w:rFonts w:eastAsia="Times New Roman"/>
                  </w:rPr>
                </w:rPrChange>
              </w:rPr>
              <w:t xml:space="preserve"> 2022b)</w:t>
            </w:r>
          </w:ins>
          <w:del w:id="926"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xml:space="preserve">, which better account for any sources of </w:t>
      </w:r>
      <w:r w:rsidR="000B0D47">
        <w:rPr>
          <w:rFonts w:ascii="Times New Roman" w:eastAsiaTheme="minorEastAsia" w:hAnsi="Times New Roman" w:cs="Times New Roman"/>
          <w:sz w:val="24"/>
          <w:szCs w:val="24"/>
        </w:rPr>
        <w:lastRenderedPageBreak/>
        <w:t>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0A24B215"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927" w:author="Frank Seebacher" w:date="2025-07-24T16:07:00Z">
        <w:r w:rsidRPr="00402514" w:rsidDel="00E44506">
          <w:rPr>
            <w:rFonts w:ascii="Times New Roman" w:hAnsi="Times New Roman" w:cs="Times New Roman"/>
            <w:sz w:val="24"/>
            <w:szCs w:val="24"/>
          </w:rPr>
          <w:delText xml:space="preserve">212 </w:delText>
        </w:r>
      </w:del>
      <w:ins w:id="928" w:author="Frank Seebacher" w:date="2025-07-24T16:07:00Z">
        <w:r w:rsidR="00E44506" w:rsidRPr="00402514">
          <w:rPr>
            <w:rFonts w:ascii="Times New Roman" w:hAnsi="Times New Roman" w:cs="Times New Roman"/>
            <w:sz w:val="24"/>
            <w:szCs w:val="24"/>
          </w:rPr>
          <w:t>2</w:t>
        </w:r>
        <w:del w:id="929" w:author="Daniel Noble" w:date="2025-09-02T13:23:00Z" w16du:dateUtc="2025-09-02T03:23:00Z">
          <w:r w:rsidR="00E44506" w:rsidDel="005E41A1">
            <w:rPr>
              <w:rFonts w:ascii="Times New Roman" w:hAnsi="Times New Roman" w:cs="Times New Roman"/>
              <w:sz w:val="24"/>
              <w:szCs w:val="24"/>
            </w:rPr>
            <w:delText>50</w:delText>
          </w:r>
        </w:del>
      </w:ins>
      <w:ins w:id="930" w:author="Daniel Noble" w:date="2025-09-02T13:23:00Z" w16du:dateUtc="2025-09-02T03:23:00Z">
        <w:r w:rsidR="005E41A1">
          <w:rPr>
            <w:rFonts w:ascii="Times New Roman" w:hAnsi="Times New Roman" w:cs="Times New Roman"/>
            <w:sz w:val="24"/>
            <w:szCs w:val="24"/>
          </w:rPr>
          <w:t>41</w:t>
        </w:r>
      </w:ins>
      <w:ins w:id="931" w:author="Frank Seebacher" w:date="2025-07-24T16:07:00Z">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932" w:author="Frank Seebacher" w:date="2025-07-24T16:07:00Z">
        <w:r w:rsidR="00564BB3" w:rsidRPr="00402514" w:rsidDel="00E44506">
          <w:rPr>
            <w:rFonts w:ascii="Times New Roman" w:hAnsi="Times New Roman" w:cs="Times New Roman"/>
            <w:sz w:val="24"/>
            <w:szCs w:val="24"/>
          </w:rPr>
          <w:delText xml:space="preserve">40 </w:delText>
        </w:r>
      </w:del>
      <w:ins w:id="933" w:author="Frank Seebacher" w:date="2025-07-24T16:07:00Z">
        <w:r w:rsidR="00E44506" w:rsidRPr="00402514">
          <w:rPr>
            <w:rFonts w:ascii="Times New Roman" w:hAnsi="Times New Roman" w:cs="Times New Roman"/>
            <w:sz w:val="24"/>
            <w:szCs w:val="24"/>
          </w:rPr>
          <w:t>4</w:t>
        </w:r>
        <w:del w:id="934" w:author="Daniel Noble" w:date="2025-09-02T13:24:00Z" w16du:dateUtc="2025-09-02T03:24:00Z">
          <w:r w:rsidR="00E44506" w:rsidDel="005E41A1">
            <w:rPr>
              <w:rFonts w:ascii="Times New Roman" w:hAnsi="Times New Roman" w:cs="Times New Roman"/>
              <w:sz w:val="24"/>
              <w:szCs w:val="24"/>
            </w:rPr>
            <w:delText>2</w:delText>
          </w:r>
        </w:del>
      </w:ins>
      <w:ins w:id="935" w:author="Daniel Noble" w:date="2025-09-02T13:24:00Z" w16du:dateUtc="2025-09-02T03:24:00Z">
        <w:r w:rsidR="005E41A1">
          <w:rPr>
            <w:rFonts w:ascii="Times New Roman" w:hAnsi="Times New Roman" w:cs="Times New Roman"/>
            <w:sz w:val="24"/>
            <w:szCs w:val="24"/>
          </w:rPr>
          <w:t>1</w:t>
        </w:r>
      </w:ins>
      <w:ins w:id="936" w:author="Frank Seebacher" w:date="2025-07-24T16:07:00Z">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937" w:author="Frank Seebacher" w:date="2025-07-24T16:08:00Z">
        <w:r w:rsidRPr="00402514" w:rsidDel="00E44506">
          <w:rPr>
            <w:rFonts w:ascii="Times New Roman" w:hAnsi="Times New Roman" w:cs="Times New Roman"/>
            <w:sz w:val="24"/>
            <w:szCs w:val="24"/>
          </w:rPr>
          <w:delText xml:space="preserve">44 </w:delText>
        </w:r>
      </w:del>
      <w:ins w:id="938" w:author="Frank Seebacher" w:date="2025-07-24T16:08:00Z">
        <w:r w:rsidR="00E44506" w:rsidRPr="00402514">
          <w:rPr>
            <w:rFonts w:ascii="Times New Roman" w:hAnsi="Times New Roman" w:cs="Times New Roman"/>
            <w:sz w:val="24"/>
            <w:szCs w:val="24"/>
          </w:rPr>
          <w:t>4</w:t>
        </w:r>
      </w:ins>
      <w:ins w:id="939" w:author="Daniel Noble" w:date="2025-09-02T13:24:00Z" w16du:dateUtc="2025-09-02T03:24:00Z">
        <w:r w:rsidR="005E41A1">
          <w:rPr>
            <w:rFonts w:ascii="Times New Roman" w:hAnsi="Times New Roman" w:cs="Times New Roman"/>
            <w:sz w:val="24"/>
            <w:szCs w:val="24"/>
          </w:rPr>
          <w:t>6</w:t>
        </w:r>
      </w:ins>
      <w:ins w:id="940" w:author="Frank Seebacher" w:date="2025-07-24T16:08:00Z">
        <w:del w:id="941" w:author="Daniel Noble" w:date="2025-09-02T13:24:00Z" w16du:dateUtc="2025-09-02T03:24:00Z">
          <w:r w:rsidR="00E44506" w:rsidDel="005E41A1">
            <w:rPr>
              <w:rFonts w:ascii="Times New Roman" w:hAnsi="Times New Roman" w:cs="Times New Roman"/>
              <w:sz w:val="24"/>
              <w:szCs w:val="24"/>
            </w:rPr>
            <w:delText>7</w:delText>
          </w:r>
        </w:del>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942" w:author="Frank Seebacher" w:date="2025-07-24T16:08:00Z">
        <w:r w:rsidR="00E44506">
          <w:rPr>
            <w:rFonts w:ascii="Times New Roman" w:hAnsi="Times New Roman" w:cs="Times New Roman"/>
            <w:sz w:val="24"/>
            <w:szCs w:val="24"/>
          </w:rPr>
          <w:t xml:space="preserve"> </w:t>
        </w:r>
      </w:ins>
      <w:ins w:id="943" w:author="Daniel Noble" w:date="2025-09-12T12:58:00Z" w16du:dateUtc="2025-09-12T02:58:00Z">
        <w:r w:rsidR="00DC7632">
          <w:rPr>
            <w:rFonts w:ascii="Times New Roman" w:hAnsi="Times New Roman" w:cs="Times New Roman"/>
            <w:sz w:val="24"/>
            <w:szCs w:val="24"/>
          </w:rPr>
          <w:t xml:space="preserve">(80%, 37/46 studies) </w:t>
        </w:r>
      </w:ins>
      <w:del w:id="944"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w:t>
      </w:r>
      <w:commentRangeStart w:id="945"/>
      <w:r w:rsidR="003F51CE">
        <w:rPr>
          <w:rFonts w:ascii="Times New Roman" w:hAnsi="Times New Roman" w:cs="Times New Roman"/>
          <w:sz w:val="24"/>
          <w:szCs w:val="24"/>
        </w:rPr>
        <w:t xml:space="preserve">ectotherms </w:t>
      </w:r>
      <w:del w:id="946" w:author="Frank Seebacher" w:date="2025-07-24T16:08:00Z">
        <w:r w:rsidR="003F51CE" w:rsidDel="00E44506">
          <w:rPr>
            <w:rFonts w:ascii="Times New Roman" w:hAnsi="Times New Roman" w:cs="Times New Roman"/>
            <w:sz w:val="24"/>
            <w:szCs w:val="24"/>
          </w:rPr>
          <w:delText>(n = 8 species)</w:delText>
        </w:r>
      </w:del>
      <w:ins w:id="947" w:author="Frank Seebacher" w:date="2025-07-24T16:08:00Z">
        <w:del w:id="948" w:author="Daniel Noble" w:date="2025-09-12T12:57:00Z" w16du:dateUtc="2025-09-12T02:57:00Z">
          <w:r w:rsidR="00E44506" w:rsidDel="007833EA">
            <w:rPr>
              <w:rFonts w:ascii="Times New Roman" w:hAnsi="Times New Roman" w:cs="Times New Roman"/>
              <w:sz w:val="24"/>
              <w:szCs w:val="24"/>
            </w:rPr>
            <w:delText xml:space="preserve">(Fig. </w:delText>
          </w:r>
        </w:del>
        <w:del w:id="949" w:author="Daniel Noble" w:date="2025-09-12T12:55:00Z" w16du:dateUtc="2025-09-12T02:55:00Z">
          <w:r w:rsidR="00E44506" w:rsidDel="007833EA">
            <w:rPr>
              <w:rFonts w:ascii="Times New Roman" w:hAnsi="Times New Roman" w:cs="Times New Roman"/>
              <w:sz w:val="24"/>
              <w:szCs w:val="24"/>
            </w:rPr>
            <w:delText>1</w:delText>
          </w:r>
        </w:del>
        <w:del w:id="950" w:author="Daniel Noble" w:date="2025-09-12T12:56:00Z" w16du:dateUtc="2025-09-12T02:56:00Z">
          <w:r w:rsidR="00E44506" w:rsidDel="007833EA">
            <w:rPr>
              <w:rFonts w:ascii="Times New Roman" w:hAnsi="Times New Roman" w:cs="Times New Roman"/>
              <w:sz w:val="24"/>
              <w:szCs w:val="24"/>
            </w:rPr>
            <w:delText>c</w:delText>
          </w:r>
        </w:del>
        <w:del w:id="951" w:author="Daniel Noble" w:date="2025-09-12T12:57:00Z" w16du:dateUtc="2025-09-12T02:57:00Z">
          <w:r w:rsidR="00E44506" w:rsidDel="007833EA">
            <w:rPr>
              <w:rFonts w:ascii="Times New Roman" w:hAnsi="Times New Roman" w:cs="Times New Roman"/>
              <w:sz w:val="24"/>
              <w:szCs w:val="24"/>
            </w:rPr>
            <w:delText>)</w:delText>
          </w:r>
        </w:del>
      </w:ins>
      <w:ins w:id="952" w:author="Daniel Noble" w:date="2025-09-12T12:57:00Z" w16du:dateUtc="2025-09-12T02:57:00Z">
        <w:r w:rsidR="007833EA">
          <w:rPr>
            <w:rFonts w:ascii="Times New Roman" w:hAnsi="Times New Roman" w:cs="Times New Roman"/>
            <w:sz w:val="24"/>
            <w:szCs w:val="24"/>
          </w:rPr>
          <w:t>(</w:t>
        </w:r>
        <w:r w:rsidR="00DC7632">
          <w:rPr>
            <w:rFonts w:ascii="Times New Roman" w:hAnsi="Times New Roman" w:cs="Times New Roman"/>
            <w:sz w:val="24"/>
            <w:szCs w:val="24"/>
          </w:rPr>
          <w:t>2</w:t>
        </w:r>
      </w:ins>
      <w:ins w:id="953" w:author="Daniel Noble" w:date="2025-09-12T12:58:00Z" w16du:dateUtc="2025-09-12T02:58:00Z">
        <w:r w:rsidR="00DC7632">
          <w:rPr>
            <w:rFonts w:ascii="Times New Roman" w:hAnsi="Times New Roman" w:cs="Times New Roman"/>
            <w:sz w:val="24"/>
            <w:szCs w:val="24"/>
          </w:rPr>
          <w:t>0</w:t>
        </w:r>
      </w:ins>
      <w:ins w:id="954" w:author="Daniel Noble" w:date="2025-09-12T12:57:00Z" w16du:dateUtc="2025-09-12T02:57:00Z">
        <w:r w:rsidR="00DC7632">
          <w:rPr>
            <w:rFonts w:ascii="Times New Roman" w:hAnsi="Times New Roman" w:cs="Times New Roman"/>
            <w:sz w:val="24"/>
            <w:szCs w:val="24"/>
          </w:rPr>
          <w:t>%, 9/</w:t>
        </w:r>
      </w:ins>
      <w:ins w:id="955" w:author="Daniel Noble" w:date="2025-09-12T12:58:00Z" w16du:dateUtc="2025-09-12T02:58:00Z">
        <w:r w:rsidR="00DC7632">
          <w:rPr>
            <w:rFonts w:ascii="Times New Roman" w:hAnsi="Times New Roman" w:cs="Times New Roman"/>
            <w:sz w:val="24"/>
            <w:szCs w:val="24"/>
          </w:rPr>
          <w:t>4</w:t>
        </w:r>
      </w:ins>
      <w:ins w:id="956" w:author="Daniel Noble" w:date="2025-09-12T12:57:00Z" w16du:dateUtc="2025-09-12T02:57:00Z">
        <w:r w:rsidR="00DC7632">
          <w:rPr>
            <w:rFonts w:ascii="Times New Roman" w:hAnsi="Times New Roman" w:cs="Times New Roman"/>
            <w:sz w:val="24"/>
            <w:szCs w:val="24"/>
          </w:rPr>
          <w:t>6 studies)</w:t>
        </w:r>
      </w:ins>
      <w:r w:rsidR="003F51CE" w:rsidRPr="00402514">
        <w:rPr>
          <w:rFonts w:ascii="Times New Roman" w:hAnsi="Times New Roman" w:cs="Times New Roman"/>
          <w:sz w:val="24"/>
          <w:szCs w:val="24"/>
        </w:rPr>
        <w:t xml:space="preserve">. </w:t>
      </w:r>
      <w:commentRangeEnd w:id="945"/>
      <w:r w:rsidR="007833EA">
        <w:rPr>
          <w:rStyle w:val="CommentReference"/>
        </w:rPr>
        <w:commentReference w:id="945"/>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ins w:id="957" w:author="Daniel Noble" w:date="2025-09-02T11:46:00Z" w16du:dateUtc="2025-09-02T01:46:00Z">
        <w:r w:rsidR="00A77A19">
          <w:rPr>
            <w:rFonts w:ascii="Times New Roman" w:hAnsi="Times New Roman" w:cs="Times New Roman"/>
            <w:sz w:val="24"/>
            <w:szCs w:val="24"/>
          </w:rPr>
          <w:t>, with 47% (k = 11</w:t>
        </w:r>
      </w:ins>
      <w:ins w:id="958" w:author="Daniel Noble" w:date="2025-09-02T11:49:00Z" w16du:dateUtc="2025-09-02T01:49:00Z">
        <w:r w:rsidR="00F14979">
          <w:rPr>
            <w:rFonts w:ascii="Times New Roman" w:hAnsi="Times New Roman" w:cs="Times New Roman"/>
            <w:sz w:val="24"/>
            <w:szCs w:val="24"/>
          </w:rPr>
          <w:t>4</w:t>
        </w:r>
      </w:ins>
      <w:ins w:id="959" w:author="Daniel Noble" w:date="2025-09-02T11:46:00Z" w16du:dateUtc="2025-09-02T01:46:00Z">
        <w:r w:rsidR="00A77A19">
          <w:rPr>
            <w:rFonts w:ascii="Times New Roman" w:hAnsi="Times New Roman" w:cs="Times New Roman"/>
            <w:sz w:val="24"/>
            <w:szCs w:val="24"/>
          </w:rPr>
          <w:t xml:space="preserve">) having </w:t>
        </w:r>
      </w:ins>
      <w:ins w:id="960" w:author="Daniel Noble" w:date="2025-09-02T11:47:00Z" w16du:dateUtc="2025-09-02T01:47:00Z">
        <w:r w:rsidR="00A77A19">
          <w:rPr>
            <w:rFonts w:ascii="Times New Roman" w:hAnsi="Times New Roman" w:cs="Times New Roman"/>
            <w:sz w:val="24"/>
            <w:szCs w:val="24"/>
          </w:rPr>
          <w:t>traits</w:t>
        </w:r>
      </w:ins>
      <w:ins w:id="961" w:author="Daniel Noble" w:date="2025-09-02T11:46:00Z" w16du:dateUtc="2025-09-02T01:46:00Z">
        <w:r w:rsidR="00A77A19">
          <w:rPr>
            <w:rFonts w:ascii="Times New Roman" w:hAnsi="Times New Roman" w:cs="Times New Roman"/>
            <w:sz w:val="24"/>
            <w:szCs w:val="24"/>
          </w:rPr>
          <w:t xml:space="preserve"> that showed negative slopes with </w:t>
        </w:r>
      </w:ins>
      <w:ins w:id="962" w:author="Daniel Noble" w:date="2025-09-02T11:47:00Z" w16du:dateUtc="2025-09-02T01:47:00Z">
        <w:r w:rsidR="00A77A19">
          <w:rPr>
            <w:rFonts w:ascii="Times New Roman" w:hAnsi="Times New Roman" w:cs="Times New Roman"/>
            <w:sz w:val="24"/>
            <w:szCs w:val="24"/>
          </w:rPr>
          <w:t>temperature</w:t>
        </w:r>
      </w:ins>
      <w:ins w:id="963" w:author="Daniel Noble" w:date="2025-09-02T11:46:00Z" w16du:dateUtc="2025-09-02T01:46:00Z">
        <w:r w:rsidR="00A77A19">
          <w:rPr>
            <w:rFonts w:ascii="Times New Roman" w:hAnsi="Times New Roman" w:cs="Times New Roman"/>
            <w:sz w:val="24"/>
            <w:szCs w:val="24"/>
          </w:rPr>
          <w:t xml:space="preserve"> in both the constant</w:t>
        </w:r>
      </w:ins>
      <w:ins w:id="964" w:author="Daniel Noble" w:date="2025-09-02T11:47:00Z" w16du:dateUtc="2025-09-02T01:47:00Z">
        <w:r w:rsidR="00A77A19">
          <w:rPr>
            <w:rFonts w:ascii="Times New Roman" w:hAnsi="Times New Roman" w:cs="Times New Roman"/>
            <w:sz w:val="24"/>
            <w:szCs w:val="24"/>
          </w:rPr>
          <w:t xml:space="preserve"> and fluctuation treatments, 2</w:t>
        </w:r>
      </w:ins>
      <w:ins w:id="965" w:author="Daniel Noble" w:date="2025-09-02T11:49:00Z" w16du:dateUtc="2025-09-02T01:49:00Z">
        <w:r w:rsidR="00F14979">
          <w:rPr>
            <w:rFonts w:ascii="Times New Roman" w:hAnsi="Times New Roman" w:cs="Times New Roman"/>
            <w:sz w:val="24"/>
            <w:szCs w:val="24"/>
          </w:rPr>
          <w:t>5</w:t>
        </w:r>
      </w:ins>
      <w:ins w:id="966" w:author="Daniel Noble" w:date="2025-09-02T11:47:00Z" w16du:dateUtc="2025-09-02T01:47:00Z">
        <w:r w:rsidR="00A77A19">
          <w:rPr>
            <w:rFonts w:ascii="Times New Roman" w:hAnsi="Times New Roman" w:cs="Times New Roman"/>
            <w:sz w:val="24"/>
            <w:szCs w:val="24"/>
          </w:rPr>
          <w:t>% (k = 6</w:t>
        </w:r>
      </w:ins>
      <w:ins w:id="967" w:author="Daniel Noble" w:date="2025-09-02T11:49:00Z" w16du:dateUtc="2025-09-02T01:49:00Z">
        <w:r w:rsidR="00F14979">
          <w:rPr>
            <w:rFonts w:ascii="Times New Roman" w:hAnsi="Times New Roman" w:cs="Times New Roman"/>
            <w:sz w:val="24"/>
            <w:szCs w:val="24"/>
          </w:rPr>
          <w:t>1</w:t>
        </w:r>
      </w:ins>
      <w:ins w:id="968" w:author="Daniel Noble" w:date="2025-09-02T11:47:00Z" w16du:dateUtc="2025-09-02T01:47:00Z">
        <w:r w:rsidR="00A77A19">
          <w:rPr>
            <w:rFonts w:ascii="Times New Roman" w:hAnsi="Times New Roman" w:cs="Times New Roman"/>
            <w:sz w:val="24"/>
            <w:szCs w:val="24"/>
          </w:rPr>
          <w:t>) with positive slopes in both treatments and 2</w:t>
        </w:r>
      </w:ins>
      <w:ins w:id="969" w:author="Daniel Noble" w:date="2025-09-02T11:49:00Z" w16du:dateUtc="2025-09-02T01:49:00Z">
        <w:r w:rsidR="00F14979">
          <w:rPr>
            <w:rFonts w:ascii="Times New Roman" w:hAnsi="Times New Roman" w:cs="Times New Roman"/>
            <w:sz w:val="24"/>
            <w:szCs w:val="24"/>
          </w:rPr>
          <w:t>7</w:t>
        </w:r>
      </w:ins>
      <w:ins w:id="970" w:author="Daniel Noble" w:date="2025-09-02T11:47:00Z" w16du:dateUtc="2025-09-02T01:47:00Z">
        <w:r w:rsidR="00A77A19">
          <w:rPr>
            <w:rFonts w:ascii="Times New Roman" w:hAnsi="Times New Roman" w:cs="Times New Roman"/>
            <w:sz w:val="24"/>
            <w:szCs w:val="24"/>
          </w:rPr>
          <w:t>% (k = 6</w:t>
        </w:r>
      </w:ins>
      <w:ins w:id="971" w:author="Daniel Noble" w:date="2025-09-02T11:49:00Z" w16du:dateUtc="2025-09-02T01:49:00Z">
        <w:r w:rsidR="00F14979">
          <w:rPr>
            <w:rFonts w:ascii="Times New Roman" w:hAnsi="Times New Roman" w:cs="Times New Roman"/>
            <w:sz w:val="24"/>
            <w:szCs w:val="24"/>
          </w:rPr>
          <w:t>6</w:t>
        </w:r>
      </w:ins>
      <w:ins w:id="972" w:author="Daniel Noble" w:date="2025-09-02T11:47:00Z" w16du:dateUtc="2025-09-02T01:47:00Z">
        <w:r w:rsidR="00A77A19">
          <w:rPr>
            <w:rFonts w:ascii="Times New Roman" w:hAnsi="Times New Roman" w:cs="Times New Roman"/>
            <w:sz w:val="24"/>
            <w:szCs w:val="24"/>
          </w:rPr>
          <w:t>) where slopes were opposite</w:t>
        </w:r>
      </w:ins>
      <w:ins w:id="973" w:author="Daniel Noble" w:date="2025-09-02T11:48:00Z" w16du:dateUtc="2025-09-02T01:48:00Z">
        <w:r w:rsidR="00A77A19">
          <w:rPr>
            <w:rFonts w:ascii="Times New Roman" w:hAnsi="Times New Roman" w:cs="Times New Roman"/>
            <w:sz w:val="24"/>
            <w:szCs w:val="24"/>
          </w:rPr>
          <w:t xml:space="preserve"> directions in the constant and fluctuating </w:t>
        </w:r>
      </w:ins>
      <w:ins w:id="974" w:author="Daniel Noble" w:date="2025-09-02T11:50:00Z" w16du:dateUtc="2025-09-02T01:50:00Z">
        <w:r w:rsidR="004D6921">
          <w:rPr>
            <w:rFonts w:ascii="Times New Roman" w:hAnsi="Times New Roman" w:cs="Times New Roman"/>
            <w:sz w:val="24"/>
            <w:szCs w:val="24"/>
          </w:rPr>
          <w:t>thermal treatments</w:t>
        </w:r>
      </w:ins>
      <w:r w:rsidR="003F51CE">
        <w:rPr>
          <w:rFonts w:ascii="Times New Roman" w:hAnsi="Times New Roman" w:cs="Times New Roman"/>
          <w:sz w:val="24"/>
          <w:szCs w:val="24"/>
        </w:rPr>
        <w:t xml:space="preserve">. </w:t>
      </w:r>
    </w:p>
    <w:p w14:paraId="5FBCFEC1" w14:textId="642E618E"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ins w:id="975" w:author="Daniel Noble" w:date="2025-09-12T12:59:00Z" w16du:dateUtc="2025-09-12T02:59:00Z">
        <w:r w:rsidR="00DC7632">
          <w:rPr>
            <w:rFonts w:ascii="Times New Roman" w:eastAsiaTheme="minorEastAsia" w:hAnsi="Times New Roman" w:cs="Times New Roman"/>
            <w:sz w:val="24"/>
            <w:szCs w:val="24"/>
          </w:rPr>
          <w:t>0.0041</w:t>
        </w:r>
      </w:ins>
      <w:del w:id="976" w:author="Daniel Noble" w:date="2025-09-12T12:59:00Z" w16du:dateUtc="2025-09-12T02:59:00Z">
        <w:r w:rsidR="004361D0" w:rsidDel="00DC7632">
          <w:rPr>
            <w:rFonts w:ascii="Times New Roman" w:eastAsiaTheme="minorEastAsia" w:hAnsi="Times New Roman" w:cs="Times New Roman"/>
            <w:sz w:val="24"/>
            <w:szCs w:val="24"/>
          </w:rPr>
          <w:delText>0.00</w:delText>
        </w:r>
      </w:del>
      <w:del w:id="977" w:author="Daniel Noble" w:date="2025-09-02T13:14:00Z" w16du:dateUtc="2025-09-02T03:14:00Z">
        <w:r w:rsidR="004361D0" w:rsidDel="002A4087">
          <w:rPr>
            <w:rFonts w:ascii="Times New Roman" w:eastAsiaTheme="minorEastAsia" w:hAnsi="Times New Roman" w:cs="Times New Roman"/>
            <w:sz w:val="24"/>
            <w:szCs w:val="24"/>
          </w:rPr>
          <w:delText>19</w:delText>
        </w:r>
      </w:del>
      <w:r w:rsidRPr="00402514">
        <w:rPr>
          <w:rFonts w:ascii="Times New Roman" w:eastAsiaTheme="minorEastAsia" w:hAnsi="Times New Roman" w:cs="Times New Roman"/>
          <w:sz w:val="24"/>
          <w:szCs w:val="24"/>
        </w:rPr>
        <w:t>; 95% CIs = [-0.</w:t>
      </w:r>
      <w:del w:id="978" w:author="Daniel Noble" w:date="2025-09-02T13:14:00Z" w16du:dateUtc="2025-09-02T03:14:00Z">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09</w:delText>
        </w:r>
      </w:del>
      <w:ins w:id="979" w:author="Daniel Noble" w:date="2025-09-02T13:14:00Z" w16du:dateUtc="2025-09-02T03:14:00Z">
        <w:r w:rsidR="002A4087">
          <w:rPr>
            <w:rFonts w:ascii="Times New Roman" w:eastAsiaTheme="minorEastAsia" w:hAnsi="Times New Roman" w:cs="Times New Roman"/>
            <w:sz w:val="24"/>
            <w:szCs w:val="24"/>
          </w:rPr>
          <w:t>0</w:t>
        </w:r>
      </w:ins>
      <w:ins w:id="980" w:author="Daniel Noble" w:date="2025-09-12T12:59:00Z" w16du:dateUtc="2025-09-12T02:59:00Z">
        <w:r w:rsidR="00DC7632">
          <w:rPr>
            <w:rFonts w:ascii="Times New Roman" w:eastAsiaTheme="minorEastAsia" w:hAnsi="Times New Roman" w:cs="Times New Roman"/>
            <w:sz w:val="24"/>
            <w:szCs w:val="24"/>
          </w:rPr>
          <w:t>020</w:t>
        </w:r>
      </w:ins>
      <w:r w:rsidRPr="00402514">
        <w:rPr>
          <w:rFonts w:ascii="Times New Roman" w:eastAsiaTheme="minorEastAsia" w:hAnsi="Times New Roman" w:cs="Times New Roman"/>
          <w:sz w:val="24"/>
          <w:szCs w:val="24"/>
        </w:rPr>
        <w:t xml:space="preserve">, </w:t>
      </w:r>
      <w:del w:id="981" w:author="Daniel Noble" w:date="2025-09-02T13:15:00Z" w16du:dateUtc="2025-09-02T03:15:00Z">
        <w:r w:rsidRPr="00402514" w:rsidDel="002A4087">
          <w:rPr>
            <w:rFonts w:ascii="Times New Roman" w:eastAsiaTheme="minorEastAsia" w:hAnsi="Times New Roman" w:cs="Times New Roman"/>
            <w:sz w:val="24"/>
            <w:szCs w:val="24"/>
          </w:rPr>
          <w:delText>0.</w:delText>
        </w:r>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128</w:delText>
        </w:r>
      </w:del>
      <w:ins w:id="982" w:author="Daniel Noble" w:date="2025-09-12T13:00:00Z" w16du:dateUtc="2025-09-12T03:00:00Z">
        <w:r w:rsidR="00DC7632">
          <w:rPr>
            <w:rFonts w:ascii="Times New Roman" w:eastAsiaTheme="minorEastAsia" w:hAnsi="Times New Roman" w:cs="Times New Roman"/>
            <w:sz w:val="24"/>
            <w:szCs w:val="24"/>
          </w:rPr>
          <w:t>0.0103</w:t>
        </w:r>
      </w:ins>
      <w:r w:rsidRPr="00402514">
        <w:rPr>
          <w:rFonts w:ascii="Times New Roman" w:eastAsiaTheme="minorEastAsia" w:hAnsi="Times New Roman" w:cs="Times New Roman"/>
          <w:sz w:val="24"/>
          <w:szCs w:val="24"/>
        </w:rPr>
        <w:t>]; p = 0.</w:t>
      </w:r>
      <w:del w:id="983" w:author="Daniel Noble" w:date="2025-09-02T13:15:00Z" w16du:dateUtc="2025-09-02T03:15:00Z">
        <w:r w:rsidR="004361D0" w:rsidDel="002A4087">
          <w:rPr>
            <w:rFonts w:ascii="Times New Roman" w:eastAsiaTheme="minorEastAsia" w:hAnsi="Times New Roman" w:cs="Times New Roman"/>
            <w:sz w:val="24"/>
            <w:szCs w:val="24"/>
          </w:rPr>
          <w:delText>7</w:delText>
        </w:r>
        <w:r w:rsidR="000B0D47" w:rsidDel="002A4087">
          <w:rPr>
            <w:rFonts w:ascii="Times New Roman" w:eastAsiaTheme="minorEastAsia" w:hAnsi="Times New Roman" w:cs="Times New Roman"/>
            <w:sz w:val="24"/>
            <w:szCs w:val="24"/>
          </w:rPr>
          <w:delText>3</w:delText>
        </w:r>
      </w:del>
      <w:ins w:id="984" w:author="Daniel Noble" w:date="2025-09-12T13:00:00Z" w16du:dateUtc="2025-09-12T03:00:00Z">
        <w:r w:rsidR="00DC7632">
          <w:rPr>
            <w:rFonts w:ascii="Times New Roman" w:eastAsiaTheme="minorEastAsia" w:hAnsi="Times New Roman" w:cs="Times New Roman"/>
            <w:sz w:val="24"/>
            <w:szCs w:val="24"/>
          </w:rPr>
          <w:t>19</w:t>
        </w:r>
      </w:ins>
      <w:r w:rsidRPr="00402514">
        <w:rPr>
          <w:rFonts w:ascii="Times New Roman" w:eastAsiaTheme="minorEastAsia" w:hAnsi="Times New Roman" w:cs="Times New Roman"/>
          <w:sz w:val="24"/>
          <w:szCs w:val="24"/>
        </w:rPr>
        <w:t xml:space="preserve">; n = </w:t>
      </w:r>
      <w:del w:id="985" w:author="Daniel Noble" w:date="2025-09-02T13:17:00Z" w16du:dateUtc="2025-09-02T03:17:00Z">
        <w:r w:rsidRPr="00402514" w:rsidDel="00AA2838">
          <w:rPr>
            <w:rFonts w:ascii="Times New Roman" w:eastAsiaTheme="minorEastAsia" w:hAnsi="Times New Roman" w:cs="Times New Roman"/>
            <w:sz w:val="24"/>
            <w:szCs w:val="24"/>
          </w:rPr>
          <w:delText>212</w:delText>
        </w:r>
      </w:del>
      <w:ins w:id="986" w:author="Daniel Noble" w:date="2025-09-02T13:17:00Z" w16du:dateUtc="2025-09-02T03:17:00Z">
        <w:r w:rsidR="00AA2838" w:rsidRPr="00402514">
          <w:rPr>
            <w:rFonts w:ascii="Times New Roman" w:eastAsiaTheme="minorEastAsia" w:hAnsi="Times New Roman" w:cs="Times New Roman"/>
            <w:sz w:val="24"/>
            <w:szCs w:val="24"/>
          </w:rPr>
          <w:t>2</w:t>
        </w:r>
        <w:r w:rsidR="00AA2838">
          <w:rPr>
            <w:rFonts w:ascii="Times New Roman" w:eastAsiaTheme="minorEastAsia" w:hAnsi="Times New Roman" w:cs="Times New Roman"/>
            <w:sz w:val="24"/>
            <w:szCs w:val="24"/>
          </w:rPr>
          <w:t>41</w:t>
        </w:r>
      </w:ins>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ins w:id="987" w:author="Daniel Noble" w:date="2025-09-02T13:16:00Z" w16du:dateUtc="2025-09-02T03:16:00Z">
        <w:r w:rsidR="00AA2838" w:rsidRPr="00402514">
          <w:rPr>
            <w:rFonts w:ascii="Times New Roman" w:eastAsiaTheme="minorEastAsia" w:hAnsi="Times New Roman" w:cs="Times New Roman"/>
            <w:sz w:val="24"/>
            <w:szCs w:val="24"/>
          </w:rPr>
          <w:t xml:space="preserve">effect size estimate = </w:t>
        </w:r>
      </w:ins>
      <w:ins w:id="988" w:author="Daniel Noble" w:date="2025-09-12T13:01:00Z" w16du:dateUtc="2025-09-12T03:01:00Z">
        <w:r w:rsidR="00DC7632">
          <w:rPr>
            <w:rFonts w:ascii="Times New Roman" w:eastAsiaTheme="minorEastAsia" w:hAnsi="Times New Roman" w:cs="Times New Roman"/>
            <w:sz w:val="24"/>
            <w:szCs w:val="24"/>
          </w:rPr>
          <w:t>0.0041</w:t>
        </w:r>
      </w:ins>
      <w:ins w:id="989" w:author="Daniel Noble" w:date="2025-09-02T13:16:00Z" w16du:dateUtc="2025-09-02T03:16:00Z">
        <w:r w:rsidR="00AA2838" w:rsidRPr="00402514">
          <w:rPr>
            <w:rFonts w:ascii="Times New Roman" w:eastAsiaTheme="minorEastAsia" w:hAnsi="Times New Roman" w:cs="Times New Roman"/>
            <w:sz w:val="24"/>
            <w:szCs w:val="24"/>
          </w:rPr>
          <w:t>; 95% CIs = [-0.</w:t>
        </w:r>
        <w:r w:rsidR="00AA2838">
          <w:rPr>
            <w:rFonts w:ascii="Times New Roman" w:eastAsiaTheme="minorEastAsia" w:hAnsi="Times New Roman" w:cs="Times New Roman"/>
            <w:sz w:val="24"/>
            <w:szCs w:val="24"/>
          </w:rPr>
          <w:t>0</w:t>
        </w:r>
      </w:ins>
      <w:ins w:id="990" w:author="Daniel Noble" w:date="2025-09-12T13:01:00Z" w16du:dateUtc="2025-09-12T03:01:00Z">
        <w:r w:rsidR="00DC7632">
          <w:rPr>
            <w:rFonts w:ascii="Times New Roman" w:eastAsiaTheme="minorEastAsia" w:hAnsi="Times New Roman" w:cs="Times New Roman"/>
            <w:sz w:val="24"/>
            <w:szCs w:val="24"/>
          </w:rPr>
          <w:t>023</w:t>
        </w:r>
      </w:ins>
      <w:ins w:id="991" w:author="Daniel Noble" w:date="2025-09-02T13:16:00Z" w16du:dateUtc="2025-09-02T03:16:00Z">
        <w:r w:rsidR="00AA2838" w:rsidRPr="00402514">
          <w:rPr>
            <w:rFonts w:ascii="Times New Roman" w:eastAsiaTheme="minorEastAsia" w:hAnsi="Times New Roman" w:cs="Times New Roman"/>
            <w:sz w:val="24"/>
            <w:szCs w:val="24"/>
          </w:rPr>
          <w:t xml:space="preserve">, </w:t>
        </w:r>
        <w:r w:rsidR="00AA2838">
          <w:rPr>
            <w:rFonts w:ascii="Times New Roman" w:eastAsiaTheme="minorEastAsia" w:hAnsi="Times New Roman" w:cs="Times New Roman"/>
            <w:sz w:val="24"/>
            <w:szCs w:val="24"/>
          </w:rPr>
          <w:t>-0.0</w:t>
        </w:r>
      </w:ins>
      <w:ins w:id="992" w:author="Daniel Noble" w:date="2025-09-12T13:01:00Z" w16du:dateUtc="2025-09-12T03:01:00Z">
        <w:r w:rsidR="00DC7632">
          <w:rPr>
            <w:rFonts w:ascii="Times New Roman" w:eastAsiaTheme="minorEastAsia" w:hAnsi="Times New Roman" w:cs="Times New Roman"/>
            <w:sz w:val="24"/>
            <w:szCs w:val="24"/>
          </w:rPr>
          <w:t>105</w:t>
        </w:r>
      </w:ins>
      <w:ins w:id="993" w:author="Daniel Noble" w:date="2025-09-02T13:16:00Z" w16du:dateUtc="2025-09-02T03:16:00Z">
        <w:r w:rsidR="00AA2838" w:rsidRPr="00402514">
          <w:rPr>
            <w:rFonts w:ascii="Times New Roman" w:eastAsiaTheme="minorEastAsia" w:hAnsi="Times New Roman" w:cs="Times New Roman"/>
            <w:sz w:val="24"/>
            <w:szCs w:val="24"/>
          </w:rPr>
          <w:t>]; p = 0.</w:t>
        </w:r>
      </w:ins>
      <w:ins w:id="994" w:author="Daniel Noble" w:date="2025-09-12T13:02:00Z" w16du:dateUtc="2025-09-12T03:02:00Z">
        <w:r w:rsidR="00DC7632">
          <w:rPr>
            <w:rFonts w:ascii="Times New Roman" w:eastAsiaTheme="minorEastAsia" w:hAnsi="Times New Roman" w:cs="Times New Roman"/>
            <w:sz w:val="24"/>
            <w:szCs w:val="24"/>
          </w:rPr>
          <w:t>20</w:t>
        </w:r>
      </w:ins>
      <w:ins w:id="995" w:author="Daniel Noble" w:date="2025-09-02T13:16:00Z" w16du:dateUtc="2025-09-02T03:16:00Z">
        <w:r w:rsidR="00AA2838" w:rsidRPr="00402514">
          <w:rPr>
            <w:rFonts w:ascii="Times New Roman" w:eastAsiaTheme="minorEastAsia" w:hAnsi="Times New Roman" w:cs="Times New Roman"/>
            <w:sz w:val="24"/>
            <w:szCs w:val="24"/>
          </w:rPr>
          <w:t>; n = 2</w:t>
        </w:r>
      </w:ins>
      <w:ins w:id="996" w:author="Daniel Noble" w:date="2025-09-02T13:17:00Z" w16du:dateUtc="2025-09-02T03:17:00Z">
        <w:r w:rsidR="00AA2838">
          <w:rPr>
            <w:rFonts w:ascii="Times New Roman" w:eastAsiaTheme="minorEastAsia" w:hAnsi="Times New Roman" w:cs="Times New Roman"/>
            <w:sz w:val="24"/>
            <w:szCs w:val="24"/>
          </w:rPr>
          <w:t>34</w:t>
        </w:r>
      </w:ins>
      <w:ins w:id="997" w:author="Daniel Noble" w:date="2025-09-02T13:16:00Z" w16du:dateUtc="2025-09-02T03:16:00Z">
        <w:r w:rsidR="00AA2838">
          <w:rPr>
            <w:rFonts w:ascii="Times New Roman" w:eastAsiaTheme="minorEastAsia" w:hAnsi="Times New Roman" w:cs="Times New Roman"/>
            <w:sz w:val="24"/>
            <w:szCs w:val="24"/>
          </w:rPr>
          <w:t xml:space="preserve">, </w:t>
        </w:r>
      </w:ins>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w:t>
      </w:r>
      <w:ins w:id="998" w:author="Daniel Noble" w:date="2025-09-12T13:02:00Z" w16du:dateUtc="2025-09-12T03:02:00Z">
        <w:r w:rsidR="00DC7632">
          <w:rPr>
            <w:rFonts w:ascii="Times New Roman" w:hAnsi="Times New Roman" w:cs="Times New Roman"/>
            <w:sz w:val="24"/>
            <w:szCs w:val="24"/>
          </w:rPr>
          <w:t xml:space="preserve">not </w:t>
        </w:r>
      </w:ins>
      <w:del w:id="999" w:author="Daniel Noble" w:date="2025-09-02T13:15:00Z" w16du:dateUtc="2025-09-02T03:15:00Z">
        <w:r w:rsidRPr="00402514" w:rsidDel="002A4087">
          <w:rPr>
            <w:rFonts w:ascii="Times New Roman" w:hAnsi="Times New Roman" w:cs="Times New Roman"/>
            <w:sz w:val="24"/>
            <w:szCs w:val="24"/>
          </w:rPr>
          <w:delText xml:space="preserve">not </w:delText>
        </w:r>
      </w:del>
      <w:r w:rsidRPr="00402514">
        <w:rPr>
          <w:rFonts w:ascii="Times New Roman" w:hAnsi="Times New Roman" w:cs="Times New Roman"/>
          <w:sz w:val="24"/>
          <w:szCs w:val="24"/>
        </w:rPr>
        <w:t>significantly different between constant and fluctuating thermal environments</w:t>
      </w:r>
      <w:ins w:id="1000" w:author="Daniel Noble" w:date="2025-09-12T13:02:00Z" w16du:dateUtc="2025-09-12T03:02:00Z">
        <w:r w:rsidR="00DC7632">
          <w:rPr>
            <w:rFonts w:ascii="Times New Roman" w:hAnsi="Times New Roman" w:cs="Times New Roman"/>
            <w:sz w:val="24"/>
            <w:szCs w:val="24"/>
          </w:rPr>
          <w:t xml:space="preserve"> and</w:t>
        </w:r>
      </w:ins>
      <w:ins w:id="1001" w:author="Daniel Noble" w:date="2025-09-02T13:15:00Z" w16du:dateUtc="2025-09-02T03:15:00Z">
        <w:r w:rsidR="002A4087">
          <w:rPr>
            <w:rFonts w:ascii="Times New Roman" w:hAnsi="Times New Roman" w:cs="Times New Roman"/>
            <w:sz w:val="24"/>
            <w:szCs w:val="24"/>
          </w:rPr>
          <w:t xml:space="preserve"> effect sizes were small</w:t>
        </w:r>
      </w:ins>
      <w:ins w:id="1002" w:author="Daniel Noble" w:date="2025-09-12T13:02:00Z" w16du:dateUtc="2025-09-12T03:02:00Z">
        <w:r w:rsidR="00DC7632">
          <w:rPr>
            <w:rFonts w:ascii="Times New Roman" w:hAnsi="Times New Roman" w:cs="Times New Roman"/>
            <w:sz w:val="24"/>
            <w:szCs w:val="24"/>
          </w:rPr>
          <w:t xml:space="preserve"> in magnitude (0.41% different)</w:t>
        </w:r>
      </w:ins>
      <w:ins w:id="1003" w:author="Daniel Noble" w:date="2025-09-02T13:15:00Z" w16du:dateUtc="2025-09-02T03:15:00Z">
        <w:r w:rsidR="002A4087">
          <w:rPr>
            <w:rFonts w:ascii="Times New Roman" w:hAnsi="Times New Roman" w:cs="Times New Roman"/>
            <w:sz w:val="24"/>
            <w:szCs w:val="24"/>
          </w:rPr>
          <w:t xml:space="preserve"> </w:t>
        </w:r>
      </w:ins>
      <w:del w:id="1004" w:author="Daniel Noble" w:date="2025-09-02T13:19:00Z" w16du:dateUtc="2025-09-02T03:19:00Z">
        <w:r w:rsidRPr="00402514" w:rsidDel="00AA2838">
          <w:rPr>
            <w:rFonts w:ascii="Times New Roman" w:hAnsi="Times New Roman" w:cs="Times New Roman"/>
            <w:sz w:val="24"/>
            <w:szCs w:val="24"/>
          </w:rPr>
          <w:delText xml:space="preserve"> </w:delText>
        </w:r>
      </w:del>
      <w:r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w:t>
      </w:r>
      <w:commentRangeStart w:id="1005"/>
      <w:r w:rsidRPr="00402514">
        <w:rPr>
          <w:rFonts w:ascii="Times New Roman" w:hAnsi="Times New Roman" w:cs="Times New Roman"/>
          <w:sz w:val="24"/>
          <w:szCs w:val="24"/>
        </w:rPr>
        <w:t>Total heterogeneity</w:t>
      </w:r>
      <w:ins w:id="1006" w:author="Daniel Noble" w:date="2025-09-12T15:28:00Z" w16du:dateUtc="2025-09-12T05:28:00Z">
        <w:r w:rsidR="004D0ED8">
          <w:rPr>
            <w:rFonts w:ascii="Times New Roman" w:hAnsi="Times New Roman" w:cs="Times New Roman"/>
            <w:sz w:val="24"/>
            <w:szCs w:val="24"/>
          </w:rPr>
          <w:t>,</w:t>
        </w:r>
      </w:ins>
      <w:r w:rsidR="000B0D47">
        <w:rPr>
          <w:rFonts w:ascii="Times New Roman" w:hAnsi="Times New Roman" w:cs="Times New Roman"/>
          <w:sz w:val="24"/>
          <w:szCs w:val="24"/>
        </w:rPr>
        <w:t xml:space="preserve"> </w:t>
      </w:r>
      <w:commentRangeEnd w:id="1005"/>
      <w:r w:rsidR="00A215C3">
        <w:rPr>
          <w:rStyle w:val="CommentReference"/>
        </w:rPr>
        <w:commentReference w:id="1005"/>
      </w:r>
      <w:ins w:id="1007" w:author="Daniel Noble" w:date="2025-09-12T13:03:00Z" w16du:dateUtc="2025-09-12T03:03:00Z">
        <w:r w:rsidR="00DC7632">
          <w:rPr>
            <w:rFonts w:ascii="Times New Roman" w:hAnsi="Times New Roman" w:cs="Times New Roman"/>
            <w:sz w:val="24"/>
            <w:szCs w:val="24"/>
          </w:rPr>
          <w:t xml:space="preserve">however, </w:t>
        </w:r>
      </w:ins>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w:t>
      </w:r>
      <w:del w:id="1008" w:author="Daniel Noble" w:date="2025-09-12T15:28:00Z" w16du:dateUtc="2025-09-12T05:28:00Z">
        <w:r w:rsidR="004361D0" w:rsidDel="004D0ED8">
          <w:rPr>
            <w:rFonts w:ascii="Times New Roman" w:eastAsiaTheme="minorEastAsia" w:hAnsi="Times New Roman" w:cs="Times New Roman"/>
            <w:sz w:val="24"/>
            <w:szCs w:val="24"/>
          </w:rPr>
          <w:delText>35</w:delText>
        </w:r>
      </w:del>
      <w:ins w:id="1009" w:author="Daniel Noble" w:date="2025-09-12T15:28:00Z" w16du:dateUtc="2025-09-12T05:28:00Z">
        <w:r w:rsidR="004D0ED8">
          <w:rPr>
            <w:rFonts w:ascii="Times New Roman" w:eastAsiaTheme="minorEastAsia" w:hAnsi="Times New Roman" w:cs="Times New Roman"/>
            <w:sz w:val="24"/>
            <w:szCs w:val="24"/>
          </w:rPr>
          <w:t>2</w:t>
        </w:r>
        <w:r w:rsidR="004D0ED8">
          <w:rPr>
            <w:rFonts w:ascii="Times New Roman" w:eastAsiaTheme="minorEastAsia" w:hAnsi="Times New Roman" w:cs="Times New Roman"/>
            <w:sz w:val="24"/>
            <w:szCs w:val="24"/>
          </w:rPr>
          <w:t>5</w:t>
        </w:r>
      </w:ins>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ins w:id="1010" w:author="Daniel Noble" w:date="2025-09-12T15:29:00Z" w16du:dateUtc="2025-09-12T05:29:00Z">
        <w:r w:rsidR="004D0ED8">
          <w:rPr>
            <w:rFonts w:ascii="Times New Roman" w:eastAsiaTheme="minorEastAsia" w:hAnsi="Times New Roman" w:cs="Times New Roman"/>
            <w:sz w:val="24"/>
            <w:szCs w:val="24"/>
          </w:rPr>
          <w:t>H2</w:t>
        </w:r>
      </w:ins>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w:t>
      </w:r>
      <w:del w:id="1011" w:author="Daniel Noble" w:date="2025-09-12T15:29:00Z" w16du:dateUtc="2025-09-12T05:29:00Z">
        <w:r w:rsidR="000551E8" w:rsidDel="004D0ED8">
          <w:rPr>
            <w:rFonts w:ascii="Times New Roman" w:eastAsiaTheme="minorEastAsia" w:hAnsi="Times New Roman" w:cs="Times New Roman"/>
            <w:sz w:val="24"/>
            <w:szCs w:val="24"/>
          </w:rPr>
          <w:delText>18.56</w:delText>
        </w:r>
      </w:del>
      <w:ins w:id="1012" w:author="Daniel Noble" w:date="2025-09-12T15:29:00Z" w16du:dateUtc="2025-09-12T05:29:00Z">
        <w:r w:rsidR="004D0ED8">
          <w:rPr>
            <w:rFonts w:ascii="Times New Roman" w:eastAsiaTheme="minorEastAsia" w:hAnsi="Times New Roman" w:cs="Times New Roman"/>
            <w:sz w:val="24"/>
            <w:szCs w:val="24"/>
          </w:rPr>
          <w:t>50.92</w:t>
        </w:r>
      </w:ins>
      <w:r w:rsidR="000551E8">
        <w:rPr>
          <w:rFonts w:ascii="Times New Roman" w:eastAsiaTheme="minorEastAsia" w:hAnsi="Times New Roman" w:cs="Times New Roman"/>
          <w:sz w:val="24"/>
          <w:szCs w:val="24"/>
        </w:rPr>
        <w:t xml:space="preserve"> and M</w:t>
      </w:r>
      <w:ins w:id="1013" w:author="Daniel Noble" w:date="2025-09-12T15:29:00Z" w16du:dateUtc="2025-09-12T05:29:00Z">
        <w:r w:rsidR="004D0ED8">
          <w:rPr>
            <w:rFonts w:ascii="Times New Roman" w:eastAsiaTheme="minorEastAsia" w:hAnsi="Times New Roman" w:cs="Times New Roman"/>
            <w:sz w:val="24"/>
            <w:szCs w:val="24"/>
          </w:rPr>
          <w:t>2</w:t>
        </w:r>
      </w:ins>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0.</w:t>
      </w:r>
      <w:del w:id="1014" w:author="Daniel Noble" w:date="2025-09-12T15:29:00Z" w16du:dateUtc="2025-09-12T05:29:00Z">
        <w:r w:rsidR="000551E8" w:rsidDel="004D0ED8">
          <w:rPr>
            <w:rFonts w:ascii="Times New Roman" w:eastAsiaTheme="minorEastAsia" w:hAnsi="Times New Roman" w:cs="Times New Roman"/>
            <w:sz w:val="24"/>
            <w:szCs w:val="24"/>
          </w:rPr>
          <w:delText>95</w:delText>
        </w:r>
      </w:del>
      <w:ins w:id="1015" w:author="Daniel Noble" w:date="2025-09-12T15:29:00Z" w16du:dateUtc="2025-09-12T05:29:00Z">
        <w:r w:rsidR="004D0ED8">
          <w:rPr>
            <w:rFonts w:ascii="Times New Roman" w:eastAsiaTheme="minorEastAsia" w:hAnsi="Times New Roman" w:cs="Times New Roman"/>
            <w:sz w:val="24"/>
            <w:szCs w:val="24"/>
          </w:rPr>
          <w:t>9</w:t>
        </w:r>
        <w:r w:rsidR="004D0ED8">
          <w:rPr>
            <w:rFonts w:ascii="Times New Roman" w:eastAsiaTheme="minorEastAsia" w:hAnsi="Times New Roman" w:cs="Times New Roman"/>
            <w:sz w:val="24"/>
            <w:szCs w:val="24"/>
          </w:rPr>
          <w:t>8</w:t>
        </w:r>
      </w:ins>
      <w:r w:rsidRPr="00402514">
        <w:rPr>
          <w:rFonts w:ascii="Times New Roman" w:eastAsiaTheme="minorEastAsia" w:hAnsi="Times New Roman" w:cs="Times New Roman"/>
          <w:sz w:val="24"/>
          <w:szCs w:val="24"/>
        </w:rPr>
        <w:t>)</w:t>
      </w:r>
      <w:ins w:id="1016" w:author="Daniel Noble" w:date="2025-09-12T15:29:00Z" w16du:dateUtc="2025-09-12T05:29:00Z">
        <w:r w:rsidR="004D0ED8">
          <w:rPr>
            <w:rFonts w:ascii="Times New Roman" w:eastAsiaTheme="minorEastAsia" w:hAnsi="Times New Roman" w:cs="Times New Roman"/>
            <w:sz w:val="24"/>
            <w:szCs w:val="24"/>
          </w:rPr>
          <w:t xml:space="preserve">. </w:t>
        </w:r>
      </w:ins>
      <w:del w:id="1017" w:author="Daniel Noble" w:date="2025-09-12T15:29:00Z" w16du:dateUtc="2025-09-12T05:29:00Z">
        <w:r w:rsidRPr="00402514" w:rsidDel="004D0ED8">
          <w:rPr>
            <w:rFonts w:ascii="Times New Roman" w:eastAsiaTheme="minorEastAsia" w:hAnsi="Times New Roman" w:cs="Times New Roman"/>
            <w:sz w:val="24"/>
            <w:szCs w:val="24"/>
          </w:rPr>
          <w:delText xml:space="preserve">, </w:delText>
        </w:r>
        <w:r w:rsidR="004361D0" w:rsidDel="004D0ED8">
          <w:rPr>
            <w:rFonts w:ascii="Times New Roman" w:eastAsiaTheme="minorEastAsia" w:hAnsi="Times New Roman" w:cs="Times New Roman"/>
            <w:sz w:val="24"/>
            <w:szCs w:val="24"/>
          </w:rPr>
          <w:delText xml:space="preserve">with substantial </w:delText>
        </w:r>
        <w:r w:rsidR="000E6417" w:rsidDel="004D0ED8">
          <w:rPr>
            <w:rFonts w:ascii="Times New Roman" w:eastAsiaTheme="minorEastAsia" w:hAnsi="Times New Roman" w:cs="Times New Roman"/>
            <w:sz w:val="24"/>
            <w:szCs w:val="24"/>
          </w:rPr>
          <w:delText>b</w:delText>
        </w:r>
      </w:del>
      <w:ins w:id="1018" w:author="Daniel Noble" w:date="2025-09-12T15:29:00Z" w16du:dateUtc="2025-09-12T05:29:00Z">
        <w:r w:rsidR="004D0ED8">
          <w:rPr>
            <w:rFonts w:ascii="Times New Roman" w:eastAsiaTheme="minorEastAsia" w:hAnsi="Times New Roman" w:cs="Times New Roman"/>
            <w:sz w:val="24"/>
            <w:szCs w:val="24"/>
          </w:rPr>
          <w:t>B</w:t>
        </w:r>
      </w:ins>
      <w:r w:rsidR="004361D0">
        <w:rPr>
          <w:rFonts w:ascii="Times New Roman" w:eastAsiaTheme="minorEastAsia" w:hAnsi="Times New Roman" w:cs="Times New Roman"/>
          <w:sz w:val="24"/>
          <w:szCs w:val="24"/>
        </w:rPr>
        <w:t>etween</w:t>
      </w:r>
      <w:ins w:id="1019" w:author="Frank Seebacher" w:date="2025-07-23T09:49:00Z">
        <w:r w:rsidR="008B6D32">
          <w:rPr>
            <w:rFonts w:ascii="Times New Roman" w:eastAsiaTheme="minorEastAsia" w:hAnsi="Times New Roman" w:cs="Times New Roman"/>
            <w:sz w:val="24"/>
            <w:szCs w:val="24"/>
          </w:rPr>
          <w:t>-</w:t>
        </w:r>
      </w:ins>
      <w:del w:id="1020"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ins w:id="1021" w:author="Daniel Noble" w:date="2025-09-12T15:29:00Z" w16du:dateUtc="2025-09-12T05:29:00Z">
        <w:r w:rsidR="004D0ED8">
          <w:rPr>
            <w:rFonts w:ascii="Times New Roman" w:eastAsiaTheme="minorEastAsia" w:hAnsi="Times New Roman" w:cs="Times New Roman"/>
            <w:sz w:val="24"/>
            <w:szCs w:val="24"/>
          </w:rPr>
          <w:t xml:space="preserve">heterogeneity was low </w:t>
        </w:r>
      </w:ins>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w:t>
      </w:r>
      <w:del w:id="1022" w:author="Daniel Noble" w:date="2025-09-12T15:29:00Z" w16du:dateUtc="2025-09-12T05:29:00Z">
        <w:r w:rsidR="000551E8" w:rsidDel="004D0ED8">
          <w:rPr>
            <w:rFonts w:ascii="Times New Roman" w:eastAsiaTheme="minorEastAsia" w:hAnsi="Times New Roman" w:cs="Times New Roman"/>
            <w:sz w:val="24"/>
            <w:szCs w:val="24"/>
          </w:rPr>
          <w:delText>3</w:delText>
        </w:r>
        <w:r w:rsidR="00200B6D" w:rsidDel="004D0ED8">
          <w:rPr>
            <w:rFonts w:ascii="Times New Roman" w:eastAsiaTheme="minorEastAsia" w:hAnsi="Times New Roman" w:cs="Times New Roman"/>
            <w:sz w:val="24"/>
            <w:szCs w:val="24"/>
          </w:rPr>
          <w:delText>8</w:delText>
        </w:r>
      </w:del>
      <w:ins w:id="1023" w:author="Daniel Noble" w:date="2025-09-12T15:29:00Z" w16du:dateUtc="2025-09-12T05:29:00Z">
        <w:r w:rsidR="004D0ED8">
          <w:rPr>
            <w:rFonts w:ascii="Times New Roman" w:eastAsiaTheme="minorEastAsia" w:hAnsi="Times New Roman" w:cs="Times New Roman"/>
            <w:sz w:val="24"/>
            <w:szCs w:val="24"/>
          </w:rPr>
          <w:t>1.51</w:t>
        </w:r>
      </w:ins>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ins w:id="1024" w:author="Daniel Noble" w:date="2025-09-12T15:30:00Z" w16du:dateUtc="2025-09-12T05:30:00Z">
        <w:r w:rsidR="004D0ED8">
          <w:rPr>
            <w:rFonts w:ascii="Times New Roman" w:eastAsiaTheme="minorEastAsia" w:hAnsi="Times New Roman" w:cs="Times New Roman"/>
            <w:sz w:val="24"/>
            <w:szCs w:val="24"/>
          </w:rPr>
          <w:t>H2</w:t>
        </w:r>
      </w:ins>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w:t>
      </w:r>
      <w:del w:id="1025" w:author="Daniel Noble" w:date="2025-09-12T15:29:00Z" w16du:dateUtc="2025-09-12T05:29:00Z">
        <w:r w:rsidR="000551E8" w:rsidDel="004D0ED8">
          <w:rPr>
            <w:rFonts w:ascii="Times New Roman" w:eastAsiaTheme="minorEastAsia" w:hAnsi="Times New Roman" w:cs="Times New Roman"/>
            <w:sz w:val="24"/>
            <w:szCs w:val="24"/>
          </w:rPr>
          <w:delText>11.49</w:delText>
        </w:r>
      </w:del>
      <w:ins w:id="1026" w:author="Daniel Noble" w:date="2025-09-12T15:29:00Z" w16du:dateUtc="2025-09-12T05:29:00Z">
        <w:r w:rsidR="004D0ED8">
          <w:rPr>
            <w:rFonts w:ascii="Times New Roman" w:eastAsiaTheme="minorEastAsia" w:hAnsi="Times New Roman" w:cs="Times New Roman"/>
            <w:sz w:val="24"/>
            <w:szCs w:val="24"/>
          </w:rPr>
          <w:t>0.77</w:t>
        </w:r>
      </w:ins>
      <w:r w:rsidR="000551E8">
        <w:rPr>
          <w:rFonts w:ascii="Times New Roman" w:eastAsiaTheme="minorEastAsia" w:hAnsi="Times New Roman" w:cs="Times New Roman"/>
          <w:sz w:val="24"/>
          <w:szCs w:val="24"/>
        </w:rPr>
        <w:t>, M</w:t>
      </w:r>
      <w:ins w:id="1027" w:author="Daniel Noble" w:date="2025-09-12T15:39:00Z" w16du:dateUtc="2025-09-12T05:39:00Z">
        <w:r w:rsidR="00780F99">
          <w:rPr>
            <w:rFonts w:ascii="Times New Roman" w:eastAsiaTheme="minorEastAsia" w:hAnsi="Times New Roman" w:cs="Times New Roman"/>
            <w:sz w:val="24"/>
            <w:szCs w:val="24"/>
          </w:rPr>
          <w:t>2</w:t>
        </w:r>
      </w:ins>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0.</w:t>
      </w:r>
      <w:del w:id="1028" w:author="Daniel Noble" w:date="2025-09-12T15:30:00Z" w16du:dateUtc="2025-09-12T05:30:00Z">
        <w:r w:rsidR="000551E8" w:rsidDel="004D0ED8">
          <w:rPr>
            <w:rFonts w:ascii="Times New Roman" w:eastAsiaTheme="minorEastAsia" w:hAnsi="Times New Roman" w:cs="Times New Roman"/>
            <w:sz w:val="24"/>
            <w:szCs w:val="24"/>
          </w:rPr>
          <w:delText>59</w:delText>
        </w:r>
      </w:del>
      <w:ins w:id="1029" w:author="Daniel Noble" w:date="2025-09-12T15:30:00Z" w16du:dateUtc="2025-09-12T05:30:00Z">
        <w:r w:rsidR="004D0ED8">
          <w:rPr>
            <w:rFonts w:ascii="Times New Roman" w:eastAsiaTheme="minorEastAsia" w:hAnsi="Times New Roman" w:cs="Times New Roman"/>
            <w:sz w:val="24"/>
            <w:szCs w:val="24"/>
          </w:rPr>
          <w:t>01</w:t>
        </w:r>
      </w:ins>
      <w:r w:rsidR="0026760B">
        <w:rPr>
          <w:rFonts w:ascii="Times New Roman" w:eastAsiaTheme="minorEastAsia" w:hAnsi="Times New Roman" w:cs="Times New Roman"/>
          <w:sz w:val="24"/>
          <w:szCs w:val="24"/>
        </w:rPr>
        <w:t xml:space="preserve">) </w:t>
      </w:r>
      <w:del w:id="1030" w:author="Daniel Noble" w:date="2025-09-12T15:30:00Z" w16du:dateUtc="2025-09-12T05:30:00Z">
        <w:r w:rsidR="004361D0" w:rsidDel="004D0ED8">
          <w:rPr>
            <w:rFonts w:ascii="Times New Roman" w:eastAsiaTheme="minorEastAsia" w:hAnsi="Times New Roman" w:cs="Times New Roman"/>
            <w:sz w:val="24"/>
            <w:szCs w:val="24"/>
          </w:rPr>
          <w:delText xml:space="preserve">and </w:delText>
        </w:r>
      </w:del>
      <w:ins w:id="1031" w:author="Daniel Noble" w:date="2025-09-12T15:30:00Z" w16du:dateUtc="2025-09-12T05:30:00Z">
        <w:r w:rsidR="004D0ED8">
          <w:rPr>
            <w:rFonts w:ascii="Times New Roman" w:eastAsiaTheme="minorEastAsia" w:hAnsi="Times New Roman" w:cs="Times New Roman"/>
            <w:sz w:val="24"/>
            <w:szCs w:val="24"/>
          </w:rPr>
          <w:t>and</w:t>
        </w:r>
        <w:r w:rsidR="004D0ED8">
          <w:rPr>
            <w:rFonts w:ascii="Times New Roman" w:eastAsiaTheme="minorEastAsia" w:hAnsi="Times New Roman" w:cs="Times New Roman"/>
            <w:sz w:val="24"/>
            <w:szCs w:val="24"/>
          </w:rPr>
          <w:t xml:space="preserve"> </w:t>
        </w:r>
      </w:ins>
      <w:r w:rsidR="004361D0">
        <w:rPr>
          <w:rFonts w:ascii="Times New Roman" w:eastAsiaTheme="minorEastAsia" w:hAnsi="Times New Roman" w:cs="Times New Roman"/>
          <w:sz w:val="24"/>
          <w:szCs w:val="24"/>
        </w:rPr>
        <w:t xml:space="preserve">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ins w:id="1032" w:author="Daniel Noble" w:date="2025-09-12T15:30:00Z" w16du:dateUtc="2025-09-12T05:30:00Z">
        <w:r w:rsidR="004D0ED8">
          <w:rPr>
            <w:rFonts w:ascii="Times New Roman" w:eastAsiaTheme="minorEastAsia" w:hAnsi="Times New Roman" w:cs="Times New Roman"/>
            <w:sz w:val="24"/>
            <w:szCs w:val="24"/>
          </w:rPr>
          <w:t xml:space="preserve">high </w:t>
        </w:r>
      </w:ins>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del w:id="1033" w:author="Daniel Noble" w:date="2025-09-12T15:30:00Z" w16du:dateUtc="2025-09-12T05:30:00Z">
        <w:r w:rsidR="00200B6D" w:rsidDel="004D0ED8">
          <w:rPr>
            <w:rFonts w:ascii="Times New Roman" w:eastAsiaTheme="minorEastAsia" w:hAnsi="Times New Roman" w:cs="Times New Roman"/>
            <w:sz w:val="24"/>
            <w:szCs w:val="24"/>
          </w:rPr>
          <w:delText>52</w:delText>
        </w:r>
      </w:del>
      <w:ins w:id="1034" w:author="Daniel Noble" w:date="2025-09-12T15:30:00Z" w16du:dateUtc="2025-09-12T05:30:00Z">
        <w:r w:rsidR="004D0ED8">
          <w:rPr>
            <w:rFonts w:ascii="Times New Roman" w:eastAsiaTheme="minorEastAsia" w:hAnsi="Times New Roman" w:cs="Times New Roman"/>
            <w:sz w:val="24"/>
            <w:szCs w:val="24"/>
          </w:rPr>
          <w:t>90.29</w:t>
        </w:r>
      </w:ins>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CV</w:t>
      </w:r>
      <w:ins w:id="1035" w:author="Daniel Noble" w:date="2025-09-12T15:30:00Z" w16du:dateUtc="2025-09-12T05:30:00Z">
        <w:r w:rsidR="004D0ED8">
          <w:rPr>
            <w:rFonts w:ascii="Times New Roman" w:eastAsiaTheme="minorEastAsia" w:hAnsi="Times New Roman" w:cs="Times New Roman"/>
            <w:i/>
            <w:iCs/>
            <w:sz w:val="24"/>
            <w:szCs w:val="24"/>
          </w:rPr>
          <w:t>H2</w:t>
        </w:r>
      </w:ins>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del w:id="1036" w:author="Daniel Noble" w:date="2025-09-12T15:30:00Z" w16du:dateUtc="2025-09-12T05:30:00Z">
        <w:r w:rsidR="000551E8" w:rsidDel="004D0ED8">
          <w:rPr>
            <w:rFonts w:ascii="Times New Roman" w:eastAsiaTheme="minorEastAsia" w:hAnsi="Times New Roman" w:cs="Times New Roman"/>
            <w:sz w:val="24"/>
            <w:szCs w:val="24"/>
          </w:rPr>
          <w:delText>13.37</w:delText>
        </w:r>
      </w:del>
      <w:ins w:id="1037" w:author="Daniel Noble" w:date="2025-09-12T15:30:00Z" w16du:dateUtc="2025-09-12T05:30:00Z">
        <w:r w:rsidR="004D0ED8">
          <w:rPr>
            <w:rFonts w:ascii="Times New Roman" w:eastAsiaTheme="minorEastAsia" w:hAnsi="Times New Roman" w:cs="Times New Roman"/>
            <w:sz w:val="24"/>
            <w:szCs w:val="24"/>
          </w:rPr>
          <w:t>46.32</w:t>
        </w:r>
      </w:ins>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M</w:t>
      </w:r>
      <w:ins w:id="1038" w:author="Daniel Noble" w:date="2025-09-12T15:30:00Z" w16du:dateUtc="2025-09-12T05:30:00Z">
        <w:r w:rsidR="004D0ED8">
          <w:rPr>
            <w:rFonts w:ascii="Times New Roman" w:eastAsiaTheme="minorEastAsia" w:hAnsi="Times New Roman" w:cs="Times New Roman"/>
            <w:i/>
            <w:iCs/>
            <w:sz w:val="24"/>
            <w:szCs w:val="24"/>
          </w:rPr>
          <w:t>2</w:t>
        </w:r>
      </w:ins>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w:t>
      </w:r>
      <w:del w:id="1039" w:author="Daniel Noble" w:date="2025-09-12T15:30:00Z" w16du:dateUtc="2025-09-12T05:30:00Z">
        <w:r w:rsidR="000551E8" w:rsidDel="004D0ED8">
          <w:rPr>
            <w:rFonts w:ascii="Times New Roman" w:eastAsiaTheme="minorEastAsia" w:hAnsi="Times New Roman" w:cs="Times New Roman"/>
            <w:sz w:val="24"/>
            <w:szCs w:val="24"/>
          </w:rPr>
          <w:delText>68</w:delText>
        </w:r>
      </w:del>
      <w:ins w:id="1040" w:author="Daniel Noble" w:date="2025-09-12T15:30:00Z" w16du:dateUtc="2025-09-12T05:30:00Z">
        <w:r w:rsidR="004D0ED8">
          <w:rPr>
            <w:rFonts w:ascii="Times New Roman" w:eastAsiaTheme="minorEastAsia" w:hAnsi="Times New Roman" w:cs="Times New Roman"/>
            <w:sz w:val="24"/>
            <w:szCs w:val="24"/>
          </w:rPr>
          <w:t>89</w:t>
        </w:r>
      </w:ins>
      <w:r w:rsidR="0026760B">
        <w:rPr>
          <w:rFonts w:ascii="Times New Roman" w:eastAsiaTheme="minorEastAsia" w:hAnsi="Times New Roman" w:cs="Times New Roman"/>
          <w:sz w:val="24"/>
          <w:szCs w:val="24"/>
        </w:rPr>
        <w:t xml:space="preserve">). </w:t>
      </w:r>
      <w:ins w:id="1041" w:author="Daniel Noble" w:date="2025-09-12T15:39:00Z" w16du:dateUtc="2025-09-12T05:39:00Z">
        <w:r w:rsidR="00E01424">
          <w:rPr>
            <w:rFonts w:ascii="Times New Roman" w:eastAsiaTheme="minorEastAsia" w:hAnsi="Times New Roman" w:cs="Times New Roman"/>
            <w:sz w:val="24"/>
            <w:szCs w:val="24"/>
          </w:rPr>
          <w:t>Small between trait (</w:t>
        </w:r>
        <w:r w:rsidR="00E01424" w:rsidRPr="00402514">
          <w:rPr>
            <w:rFonts w:ascii="Times New Roman" w:eastAsiaTheme="minorEastAsia" w:hAnsi="Times New Roman" w:cs="Times New Roman"/>
            <w:i/>
            <w:iCs/>
            <w:sz w:val="24"/>
            <w:szCs w:val="24"/>
          </w:rPr>
          <w:t>I</w:t>
        </w:r>
        <w:r w:rsidR="00E01424" w:rsidRPr="00402514">
          <w:rPr>
            <w:rFonts w:ascii="Times New Roman" w:eastAsiaTheme="minorEastAsia" w:hAnsi="Times New Roman" w:cs="Times New Roman"/>
            <w:i/>
            <w:iCs/>
            <w:sz w:val="24"/>
            <w:szCs w:val="24"/>
            <w:vertAlign w:val="superscript"/>
          </w:rPr>
          <w:t>2</w:t>
        </w:r>
        <w:r w:rsidR="00E01424">
          <w:rPr>
            <w:rFonts w:ascii="Times New Roman" w:eastAsiaTheme="minorEastAsia" w:hAnsi="Times New Roman" w:cs="Times New Roman"/>
            <w:i/>
            <w:iCs/>
            <w:sz w:val="24"/>
            <w:szCs w:val="24"/>
            <w:vertAlign w:val="subscript"/>
          </w:rPr>
          <w:t>trait</w:t>
        </w:r>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w:t>
        </w:r>
      </w:ins>
      <w:ins w:id="1042" w:author="Daniel Noble" w:date="2025-09-12T15:40:00Z" w16du:dateUtc="2025-09-12T05:40:00Z">
        <w:r w:rsidR="00E01424">
          <w:rPr>
            <w:rFonts w:ascii="Times New Roman" w:eastAsiaTheme="minorEastAsia" w:hAnsi="Times New Roman" w:cs="Times New Roman"/>
            <w:sz w:val="24"/>
            <w:szCs w:val="24"/>
          </w:rPr>
          <w:t>7.46</w:t>
        </w:r>
      </w:ins>
      <w:ins w:id="1043" w:author="Daniel Noble" w:date="2025-09-12T15:39:00Z" w16du:dateUtc="2025-09-12T05:39:00Z">
        <w:r w:rsidR="00E0142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i/>
            <w:iCs/>
            <w:sz w:val="24"/>
            <w:szCs w:val="24"/>
          </w:rPr>
          <w:t>CVH2</w:t>
        </w:r>
      </w:ins>
      <w:ins w:id="1044" w:author="Daniel Noble" w:date="2025-09-12T15:40:00Z" w16du:dateUtc="2025-09-12T05:40:00Z">
        <w:r w:rsidR="00E01424">
          <w:rPr>
            <w:rFonts w:ascii="Times New Roman" w:eastAsiaTheme="minorEastAsia" w:hAnsi="Times New Roman" w:cs="Times New Roman"/>
            <w:i/>
            <w:iCs/>
            <w:sz w:val="24"/>
            <w:szCs w:val="24"/>
            <w:vertAlign w:val="subscript"/>
          </w:rPr>
          <w:t>trait</w:t>
        </w:r>
      </w:ins>
      <w:ins w:id="1045" w:author="Daniel Noble" w:date="2025-09-12T15:39:00Z" w16du:dateUtc="2025-09-12T05:39:00Z">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w:t>
        </w:r>
      </w:ins>
      <w:ins w:id="1046" w:author="Daniel Noble" w:date="2025-09-12T15:40:00Z" w16du:dateUtc="2025-09-12T05:40:00Z">
        <w:r w:rsidR="00E01424">
          <w:rPr>
            <w:rFonts w:ascii="Times New Roman" w:eastAsiaTheme="minorEastAsia" w:hAnsi="Times New Roman" w:cs="Times New Roman"/>
            <w:sz w:val="24"/>
            <w:szCs w:val="24"/>
          </w:rPr>
          <w:t>3.83</w:t>
        </w:r>
      </w:ins>
      <w:ins w:id="1047" w:author="Daniel Noble" w:date="2025-09-12T15:39:00Z" w16du:dateUtc="2025-09-12T05:39:00Z">
        <w:r w:rsidR="00E0142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i/>
            <w:iCs/>
            <w:sz w:val="24"/>
            <w:szCs w:val="24"/>
          </w:rPr>
          <w:t>M2</w:t>
        </w:r>
      </w:ins>
      <w:proofErr w:type="gramStart"/>
      <w:ins w:id="1048" w:author="Daniel Noble" w:date="2025-09-12T15:40:00Z" w16du:dateUtc="2025-09-12T05:40:00Z">
        <w:r w:rsidR="00E01424">
          <w:rPr>
            <w:rFonts w:ascii="Times New Roman" w:eastAsiaTheme="minorEastAsia" w:hAnsi="Times New Roman" w:cs="Times New Roman"/>
            <w:i/>
            <w:iCs/>
            <w:sz w:val="24"/>
            <w:szCs w:val="24"/>
            <w:vertAlign w:val="subscript"/>
          </w:rPr>
          <w:t xml:space="preserve">trait </w:t>
        </w:r>
      </w:ins>
      <w:ins w:id="1049" w:author="Daniel Noble" w:date="2025-09-12T15:39:00Z" w16du:dateUtc="2025-09-12T05:39:00Z">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w:t>
        </w:r>
        <w:proofErr w:type="gramEnd"/>
        <w:r w:rsidR="00E01424">
          <w:rPr>
            <w:rFonts w:ascii="Times New Roman" w:eastAsiaTheme="minorEastAsia" w:hAnsi="Times New Roman" w:cs="Times New Roman"/>
            <w:sz w:val="24"/>
            <w:szCs w:val="24"/>
          </w:rPr>
          <w:t xml:space="preserve"> 0.</w:t>
        </w:r>
      </w:ins>
      <w:ins w:id="1050" w:author="Daniel Noble" w:date="2025-09-12T15:40:00Z" w16du:dateUtc="2025-09-12T05:40:00Z">
        <w:r w:rsidR="00E01424">
          <w:rPr>
            <w:rFonts w:ascii="Times New Roman" w:eastAsiaTheme="minorEastAsia" w:hAnsi="Times New Roman" w:cs="Times New Roman"/>
            <w:sz w:val="24"/>
            <w:szCs w:val="24"/>
          </w:rPr>
          <w:t>07</w:t>
        </w:r>
      </w:ins>
      <w:ins w:id="1051" w:author="Daniel Noble" w:date="2025-09-12T15:39:00Z" w16du:dateUtc="2025-09-12T05:39:00Z">
        <w:r w:rsidR="00E01424">
          <w:rPr>
            <w:rFonts w:ascii="Times New Roman" w:eastAsiaTheme="minorEastAsia" w:hAnsi="Times New Roman" w:cs="Times New Roman"/>
            <w:sz w:val="24"/>
            <w:szCs w:val="24"/>
          </w:rPr>
          <w:t xml:space="preserve">) and </w:t>
        </w:r>
      </w:ins>
      <w:del w:id="1052" w:author="Daniel Noble" w:date="2025-09-12T15:39:00Z" w16du:dateUtc="2025-09-12T05:39:00Z">
        <w:r w:rsidR="00BB26DB" w:rsidDel="00E01424">
          <w:rPr>
            <w:rFonts w:ascii="Times New Roman" w:eastAsiaTheme="minorEastAsia" w:hAnsi="Times New Roman" w:cs="Times New Roman"/>
            <w:sz w:val="24"/>
            <w:szCs w:val="24"/>
          </w:rPr>
          <w:delText xml:space="preserve">Little </w:delText>
        </w:r>
      </w:del>
      <w:ins w:id="1053" w:author="Daniel Noble" w:date="2025-09-12T15:39:00Z" w16du:dateUtc="2025-09-12T05:39:00Z">
        <w:r w:rsidR="00E01424">
          <w:rPr>
            <w:rFonts w:ascii="Times New Roman" w:eastAsiaTheme="minorEastAsia" w:hAnsi="Times New Roman" w:cs="Times New Roman"/>
            <w:sz w:val="24"/>
            <w:szCs w:val="24"/>
          </w:rPr>
          <w:t>l</w:t>
        </w:r>
        <w:r w:rsidR="00E01424">
          <w:rPr>
            <w:rFonts w:ascii="Times New Roman" w:eastAsiaTheme="minorEastAsia" w:hAnsi="Times New Roman" w:cs="Times New Roman"/>
            <w:sz w:val="24"/>
            <w:szCs w:val="24"/>
          </w:rPr>
          <w:t xml:space="preserve">ittle </w:t>
        </w:r>
      </w:ins>
      <w:r w:rsidR="00BB26DB">
        <w:rPr>
          <w:rFonts w:ascii="Times New Roman" w:eastAsiaTheme="minorEastAsia" w:hAnsi="Times New Roman" w:cs="Times New Roman"/>
          <w:sz w:val="24"/>
          <w:szCs w:val="24"/>
        </w:rPr>
        <w:t>between</w:t>
      </w:r>
      <w:ins w:id="1054" w:author="Frank Seebacher" w:date="2025-07-23T09:50:00Z">
        <w:r w:rsidR="008B6B12">
          <w:rPr>
            <w:rFonts w:ascii="Times New Roman" w:eastAsiaTheme="minorEastAsia" w:hAnsi="Times New Roman" w:cs="Times New Roman"/>
            <w:sz w:val="24"/>
            <w:szCs w:val="24"/>
          </w:rPr>
          <w:t>-</w:t>
        </w:r>
      </w:ins>
      <w:del w:id="1055"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w:t>
      </w:r>
      <w:ins w:id="1056" w:author="Daniel Noble" w:date="2025-09-12T15:39:00Z" w16du:dateUtc="2025-09-12T05:39:00Z">
        <w:r w:rsidR="00E01424">
          <w:rPr>
            <w:rFonts w:ascii="Times New Roman" w:eastAsiaTheme="minorEastAsia" w:hAnsi="Times New Roman" w:cs="Times New Roman"/>
            <w:sz w:val="24"/>
            <w:szCs w:val="24"/>
          </w:rPr>
          <w:t xml:space="preserve">also </w:t>
        </w:r>
      </w:ins>
      <w:r w:rsidR="00BB26DB">
        <w:rPr>
          <w:rFonts w:ascii="Times New Roman" w:eastAsiaTheme="minorEastAsia" w:hAnsi="Times New Roman" w:cs="Times New Roman"/>
          <w:sz w:val="24"/>
          <w:szCs w:val="24"/>
        </w:rPr>
        <w:t xml:space="preserve">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 xml:space="preserve">Table </w:t>
      </w:r>
      <w:del w:id="1057" w:author="Daniel Noble" w:date="2025-09-12T15:30:00Z" w16du:dateUtc="2025-09-12T05:30:00Z">
        <w:r w:rsidR="00BB26DB" w:rsidDel="004D0ED8">
          <w:rPr>
            <w:rFonts w:ascii="Times New Roman" w:eastAsiaTheme="minorEastAsia" w:hAnsi="Times New Roman" w:cs="Times New Roman"/>
            <w:sz w:val="24"/>
            <w:szCs w:val="24"/>
          </w:rPr>
          <w:delText>S1</w:delText>
        </w:r>
        <w:r w:rsidR="004140F1" w:rsidDel="004D0ED8">
          <w:rPr>
            <w:rFonts w:ascii="Times New Roman" w:eastAsiaTheme="minorEastAsia" w:hAnsi="Times New Roman" w:cs="Times New Roman"/>
            <w:sz w:val="24"/>
            <w:szCs w:val="24"/>
          </w:rPr>
          <w:delText>4</w:delText>
        </w:r>
      </w:del>
      <w:ins w:id="1058" w:author="Daniel Noble" w:date="2025-09-12T15:30:00Z" w16du:dateUtc="2025-09-12T05:30:00Z">
        <w:r w:rsidR="004D0ED8">
          <w:rPr>
            <w:rFonts w:ascii="Times New Roman" w:eastAsiaTheme="minorEastAsia" w:hAnsi="Times New Roman" w:cs="Times New Roman"/>
            <w:sz w:val="24"/>
            <w:szCs w:val="24"/>
          </w:rPr>
          <w:t>S1</w:t>
        </w:r>
        <w:r w:rsidR="004D0ED8">
          <w:rPr>
            <w:rFonts w:ascii="Times New Roman" w:eastAsiaTheme="minorEastAsia" w:hAnsi="Times New Roman" w:cs="Times New Roman"/>
            <w:sz w:val="24"/>
            <w:szCs w:val="24"/>
          </w:rPr>
          <w:t>5</w:t>
        </w:r>
      </w:ins>
      <w:r w:rsidR="00BB26DB" w:rsidRPr="00402514">
        <w:rPr>
          <w:rFonts w:ascii="Times New Roman" w:eastAsiaTheme="minorEastAsia" w:hAnsi="Times New Roman" w:cs="Times New Roman"/>
          <w:sz w:val="24"/>
          <w:szCs w:val="24"/>
        </w:rPr>
        <w:t xml:space="preserve">). </w:t>
      </w:r>
    </w:p>
    <w:p w14:paraId="3F8A3373" w14:textId="071C167E"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w:t>
      </w:r>
      <w:r w:rsidRPr="001E098A">
        <w:rPr>
          <w:rFonts w:ascii="Times New Roman" w:hAnsi="Times New Roman" w:cs="Times New Roman"/>
          <w:i/>
          <w:iCs/>
          <w:sz w:val="24"/>
          <w:szCs w:val="24"/>
          <w:rPrChange w:id="1059" w:author="Daniel Noble" w:date="2025-09-12T15:30:00Z" w16du:dateUtc="2025-09-12T05:30:00Z">
            <w:rPr>
              <w:rFonts w:ascii="Times New Roman" w:hAnsi="Times New Roman" w:cs="Times New Roman"/>
              <w:sz w:val="24"/>
              <w:szCs w:val="24"/>
            </w:rPr>
          </w:rPrChange>
        </w:rPr>
        <w:t>a priori</w:t>
      </w:r>
      <w:r>
        <w:rPr>
          <w:rFonts w:ascii="Times New Roman" w:hAnsi="Times New Roman" w:cs="Times New Roman"/>
          <w:sz w:val="24"/>
          <w:szCs w:val="24"/>
        </w:rPr>
        <w:t xml:space="preserve">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w:t>
      </w:r>
      <w:ins w:id="1060" w:author="Daniel Noble" w:date="2025-09-12T15:30:00Z" w16du:dateUtc="2025-09-12T05:30:00Z">
        <w:r w:rsidR="001E098A">
          <w:rPr>
            <w:rFonts w:ascii="Times New Roman" w:hAnsi="Times New Roman" w:cs="Times New Roman"/>
            <w:sz w:val="24"/>
            <w:szCs w:val="24"/>
          </w:rPr>
          <w:t xml:space="preserve">within study </w:t>
        </w:r>
      </w:ins>
      <w:r>
        <w:rPr>
          <w:rFonts w:ascii="Times New Roman" w:hAnsi="Times New Roman" w:cs="Times New Roman"/>
          <w:sz w:val="24"/>
          <w:szCs w:val="24"/>
        </w:rPr>
        <w:t xml:space="preserve">heterogeneity. </w:t>
      </w:r>
      <w:del w:id="1061" w:author="Daniel Noble" w:date="2025-09-12T15:32:00Z" w16du:dateUtc="2025-09-12T05:32:00Z">
        <w:r w:rsidRPr="00402514" w:rsidDel="00A070E1">
          <w:rPr>
            <w:rFonts w:ascii="Times New Roman" w:hAnsi="Times New Roman" w:cs="Times New Roman"/>
            <w:sz w:val="24"/>
            <w:szCs w:val="24"/>
          </w:rPr>
          <w:delText>There were no significant d</w:delText>
        </w:r>
      </w:del>
      <w:ins w:id="1062" w:author="Daniel Noble" w:date="2025-09-12T15:32:00Z" w16du:dateUtc="2025-09-12T05:32:00Z">
        <w:r w:rsidR="00A070E1">
          <w:rPr>
            <w:rFonts w:ascii="Times New Roman" w:hAnsi="Times New Roman" w:cs="Times New Roman"/>
            <w:sz w:val="24"/>
            <w:szCs w:val="24"/>
          </w:rPr>
          <w:t>D</w:t>
        </w:r>
      </w:ins>
      <w:r w:rsidRPr="00402514">
        <w:rPr>
          <w:rFonts w:ascii="Times New Roman" w:hAnsi="Times New Roman" w:cs="Times New Roman"/>
          <w:sz w:val="24"/>
          <w:szCs w:val="24"/>
        </w:rPr>
        <w:t xml:space="preserve">ifferences in phenotypic plasticity between fluctuating and constant thermal </w:t>
      </w:r>
      <w:r w:rsidRPr="00402514">
        <w:rPr>
          <w:rFonts w:ascii="Times New Roman" w:hAnsi="Times New Roman" w:cs="Times New Roman"/>
          <w:sz w:val="24"/>
          <w:szCs w:val="24"/>
        </w:rPr>
        <w:lastRenderedPageBreak/>
        <w:t xml:space="preserve">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w:t>
      </w:r>
      <w:ins w:id="1063" w:author="Daniel Noble" w:date="2025-09-12T15:32:00Z" w16du:dateUtc="2025-09-12T05:32:00Z">
        <w:r w:rsidR="00A070E1">
          <w:rPr>
            <w:rFonts w:ascii="Times New Roman" w:hAnsi="Times New Roman" w:cs="Times New Roman"/>
            <w:sz w:val="24"/>
            <w:szCs w:val="24"/>
          </w:rPr>
          <w:t xml:space="preserve">were rather small and non-significant </w:t>
        </w:r>
      </w:ins>
      <w:r w:rsidRPr="00402514">
        <w:rPr>
          <w:rFonts w:ascii="Times New Roman" w:hAnsi="Times New Roman" w:cs="Times New Roman"/>
          <w:sz w:val="24"/>
          <w:szCs w:val="24"/>
        </w:rPr>
        <w:t>(</w:t>
      </w:r>
      <w:ins w:id="1064" w:author="Daniel Noble" w:date="2025-09-12T15:32:00Z" w16du:dateUtc="2025-09-12T05:32:00Z">
        <w:r w:rsidR="00A070E1">
          <w:rPr>
            <w:rFonts w:ascii="Times New Roman" w:hAnsi="Times New Roman" w:cs="Times New Roman"/>
            <w:sz w:val="24"/>
            <w:szCs w:val="24"/>
          </w:rPr>
          <w:t xml:space="preserve">0.05-0.28%, </w:t>
        </w:r>
      </w:ins>
      <w:r w:rsidRPr="00402514">
        <w:rPr>
          <w:rFonts w:ascii="Times New Roman" w:hAnsi="Times New Roman" w:cs="Times New Roman"/>
          <w:sz w:val="24"/>
          <w:szCs w:val="24"/>
        </w:rPr>
        <w:t xml:space="preserve">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 xml:space="preserve">did explain </w:t>
      </w:r>
      <w:del w:id="1065" w:author="Daniel Noble" w:date="2025-09-12T15:32:00Z" w16du:dateUtc="2025-09-12T05:32:00Z">
        <w:r w:rsidR="00337D5C" w:rsidDel="00A070E1">
          <w:rPr>
            <w:rFonts w:ascii="Times New Roman" w:hAnsi="Times New Roman" w:cs="Times New Roman"/>
            <w:sz w:val="24"/>
            <w:szCs w:val="24"/>
          </w:rPr>
          <w:delText>a substantial amount of</w:delText>
        </w:r>
      </w:del>
      <w:ins w:id="1066" w:author="Daniel Noble" w:date="2025-09-12T15:32:00Z" w16du:dateUtc="2025-09-12T05:32:00Z">
        <w:r w:rsidR="00A070E1">
          <w:rPr>
            <w:rFonts w:ascii="Times New Roman" w:hAnsi="Times New Roman" w:cs="Times New Roman"/>
            <w:sz w:val="24"/>
            <w:szCs w:val="24"/>
          </w:rPr>
          <w:t>some</w:t>
        </w:r>
      </w:ins>
      <w:r w:rsidR="00337D5C">
        <w:rPr>
          <w:rFonts w:ascii="Times New Roman" w:hAnsi="Times New Roman" w:cs="Times New Roman"/>
          <w:sz w:val="24"/>
          <w:szCs w:val="24"/>
        </w:rPr>
        <w:t xml:space="preserve">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w:t>
      </w:r>
      <w:del w:id="1067" w:author="Daniel Noble" w:date="2025-09-12T15:32:00Z" w16du:dateUtc="2025-09-12T05:32:00Z">
        <w:r w:rsidR="00337D5C" w:rsidDel="00A070E1">
          <w:rPr>
            <w:rFonts w:ascii="Times New Roman" w:hAnsi="Times New Roman" w:cs="Times New Roman"/>
            <w:sz w:val="24"/>
            <w:szCs w:val="24"/>
          </w:rPr>
          <w:delText>30</w:delText>
        </w:r>
      </w:del>
      <w:ins w:id="1068" w:author="Daniel Noble" w:date="2025-09-12T15:32:00Z" w16du:dateUtc="2025-09-12T05:32:00Z">
        <w:r w:rsidR="00A070E1">
          <w:rPr>
            <w:rFonts w:ascii="Times New Roman" w:hAnsi="Times New Roman" w:cs="Times New Roman"/>
            <w:sz w:val="24"/>
            <w:szCs w:val="24"/>
          </w:rPr>
          <w:t>2</w:t>
        </w:r>
      </w:ins>
      <w:ins w:id="1069" w:author="Daniel Noble" w:date="2025-09-12T15:33:00Z" w16du:dateUtc="2025-09-12T05:33:00Z">
        <w:r w:rsidR="00A070E1">
          <w:rPr>
            <w:rFonts w:ascii="Times New Roman" w:hAnsi="Times New Roman" w:cs="Times New Roman"/>
            <w:sz w:val="24"/>
            <w:szCs w:val="24"/>
          </w:rPr>
          <w:t>2</w:t>
        </w:r>
      </w:ins>
      <w:r w:rsidR="00337D5C">
        <w:rPr>
          <w:rFonts w:ascii="Times New Roman" w:hAnsi="Times New Roman" w:cs="Times New Roman"/>
          <w:sz w:val="24"/>
          <w:szCs w:val="24"/>
        </w:rPr>
        <w:t xml:space="preserve">)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w:t>
      </w:r>
      <w:ins w:id="1070" w:author="Daniel Noble" w:date="2025-09-12T15:34:00Z" w16du:dateUtc="2025-09-12T05:34:00Z">
        <w:r w:rsidR="00A070E1">
          <w:rPr>
            <w:rFonts w:ascii="Times New Roman" w:hAnsi="Times New Roman" w:cs="Times New Roman"/>
            <w:sz w:val="24"/>
            <w:szCs w:val="24"/>
          </w:rPr>
          <w:t xml:space="preserve">significantly </w:t>
        </w:r>
      </w:ins>
      <w:del w:id="1071" w:author="Daniel Noble" w:date="2025-09-12T15:33:00Z" w16du:dateUtc="2025-09-12T05:33:00Z">
        <w:r w:rsidR="003662F8" w:rsidDel="00A070E1">
          <w:rPr>
            <w:rFonts w:ascii="Times New Roman" w:hAnsi="Times New Roman" w:cs="Times New Roman"/>
            <w:sz w:val="24"/>
            <w:szCs w:val="24"/>
          </w:rPr>
          <w:delText xml:space="preserve">increased </w:delText>
        </w:r>
      </w:del>
      <w:ins w:id="1072" w:author="Daniel Noble" w:date="2025-09-12T15:33:00Z" w16du:dateUtc="2025-09-12T05:33:00Z">
        <w:r w:rsidR="00A070E1">
          <w:rPr>
            <w:rFonts w:ascii="Times New Roman" w:hAnsi="Times New Roman" w:cs="Times New Roman"/>
            <w:sz w:val="24"/>
            <w:szCs w:val="24"/>
          </w:rPr>
          <w:t>decreased</w:t>
        </w:r>
        <w:r w:rsidR="00A070E1">
          <w:rPr>
            <w:rFonts w:ascii="Times New Roman" w:hAnsi="Times New Roman" w:cs="Times New Roman"/>
            <w:sz w:val="24"/>
            <w:szCs w:val="24"/>
          </w:rPr>
          <w:t xml:space="preserve"> </w:t>
        </w:r>
      </w:ins>
      <w:ins w:id="1073" w:author="Daniel Noble" w:date="2025-09-12T15:34:00Z" w16du:dateUtc="2025-09-12T05:34:00Z">
        <w:r w:rsidR="00A070E1">
          <w:rPr>
            <w:rFonts w:ascii="Times New Roman" w:hAnsi="Times New Roman" w:cs="Times New Roman"/>
            <w:sz w:val="24"/>
            <w:szCs w:val="24"/>
          </w:rPr>
          <w:t xml:space="preserve">(shallower slope) </w:t>
        </w:r>
      </w:ins>
      <w:r w:rsidR="003662F8">
        <w:rPr>
          <w:rFonts w:ascii="Times New Roman" w:hAnsi="Times New Roman" w:cs="Times New Roman"/>
          <w:sz w:val="24"/>
          <w:szCs w:val="24"/>
        </w:rPr>
        <w:t xml:space="preserve">in </w:t>
      </w:r>
      <w:r>
        <w:rPr>
          <w:rFonts w:ascii="Times New Roman" w:hAnsi="Times New Roman" w:cs="Times New Roman"/>
          <w:sz w:val="24"/>
          <w:szCs w:val="24"/>
        </w:rPr>
        <w:t>fluctuating environments</w:t>
      </w:r>
      <w:ins w:id="1074" w:author="Daniel Noble" w:date="2025-09-12T15:34:00Z" w16du:dateUtc="2025-09-12T05:34:00Z">
        <w:r w:rsidR="00A070E1">
          <w:rPr>
            <w:rFonts w:ascii="Times New Roman" w:hAnsi="Times New Roman" w:cs="Times New Roman"/>
            <w:sz w:val="24"/>
            <w:szCs w:val="24"/>
          </w:rPr>
          <w:t xml:space="preserve"> (-1.01%)</w:t>
        </w:r>
      </w:ins>
      <w:r>
        <w:rPr>
          <w:rFonts w:ascii="Times New Roman" w:hAnsi="Times New Roman" w:cs="Times New Roman"/>
          <w:sz w:val="24"/>
          <w:szCs w:val="24"/>
        </w:rPr>
        <w:t xml:space="preserve">. In contrast, </w:t>
      </w:r>
      <w:ins w:id="1075" w:author="Daniel Noble" w:date="2025-09-12T15:33:00Z" w16du:dateUtc="2025-09-12T05:33:00Z">
        <w:r w:rsidR="00A070E1">
          <w:rPr>
            <w:rFonts w:ascii="Times New Roman" w:hAnsi="Times New Roman" w:cs="Times New Roman"/>
            <w:sz w:val="24"/>
            <w:szCs w:val="24"/>
          </w:rPr>
          <w:t xml:space="preserve">while not significant, </w:t>
        </w:r>
      </w:ins>
      <w:r w:rsidR="003662F8">
        <w:rPr>
          <w:rFonts w:ascii="Times New Roman" w:hAnsi="Times New Roman" w:cs="Times New Roman"/>
          <w:sz w:val="24"/>
          <w:szCs w:val="24"/>
        </w:rPr>
        <w:t xml:space="preserve">plasticity in </w:t>
      </w:r>
      <w:del w:id="1076" w:author="Daniel Noble" w:date="2025-09-12T15:34:00Z" w16du:dateUtc="2025-09-12T05:34:00Z">
        <w:r w:rsidR="003662F8" w:rsidDel="00A070E1">
          <w:rPr>
            <w:rFonts w:ascii="Times New Roman" w:hAnsi="Times New Roman" w:cs="Times New Roman"/>
            <w:sz w:val="24"/>
            <w:szCs w:val="24"/>
          </w:rPr>
          <w:delText>body mass</w:delText>
        </w:r>
      </w:del>
      <w:ins w:id="1077" w:author="Daniel Noble" w:date="2025-09-12T15:34:00Z" w16du:dateUtc="2025-09-12T05:34:00Z">
        <w:r w:rsidR="00A070E1">
          <w:rPr>
            <w:rFonts w:ascii="Times New Roman" w:hAnsi="Times New Roman" w:cs="Times New Roman"/>
            <w:sz w:val="24"/>
            <w:szCs w:val="24"/>
          </w:rPr>
          <w:t>metabolic rate</w:t>
        </w:r>
      </w:ins>
      <w:r w:rsidR="003662F8">
        <w:rPr>
          <w:rFonts w:ascii="Times New Roman" w:hAnsi="Times New Roman" w:cs="Times New Roman"/>
          <w:sz w:val="24"/>
          <w:szCs w:val="24"/>
        </w:rPr>
        <w:t xml:space="preserve">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w:t>
      </w:r>
      <w:ins w:id="1078" w:author="Daniel Noble" w:date="2025-09-12T15:34:00Z" w16du:dateUtc="2025-09-12T05:34:00Z">
        <w:r w:rsidR="00A070E1">
          <w:rPr>
            <w:rFonts w:ascii="Times New Roman" w:hAnsi="Times New Roman" w:cs="Times New Roman"/>
            <w:sz w:val="24"/>
            <w:szCs w:val="24"/>
          </w:rPr>
          <w:t xml:space="preserve">2.11%, </w:t>
        </w:r>
      </w:ins>
      <w:r>
        <w:rPr>
          <w:rFonts w:ascii="Times New Roman" w:hAnsi="Times New Roman" w:cs="Times New Roman"/>
          <w:sz w:val="24"/>
          <w:szCs w:val="24"/>
        </w:rPr>
        <w:t>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 xml:space="preserve">small </w:t>
      </w:r>
      <w:del w:id="1079" w:author="Daniel Noble" w:date="2025-09-12T15:35:00Z" w16du:dateUtc="2025-09-12T05:35:00Z">
        <w:r w:rsidDel="00A070E1">
          <w:rPr>
            <w:rFonts w:ascii="Times New Roman" w:hAnsi="Times New Roman" w:cs="Times New Roman"/>
            <w:sz w:val="24"/>
            <w:szCs w:val="24"/>
          </w:rPr>
          <w:delText>despite being significant (0.97-1.57% change)</w:delText>
        </w:r>
        <w:r w:rsidR="0055378E" w:rsidDel="00A070E1">
          <w:rPr>
            <w:rFonts w:ascii="Times New Roman" w:hAnsi="Times New Roman" w:cs="Times New Roman"/>
            <w:sz w:val="24"/>
            <w:szCs w:val="24"/>
          </w:rPr>
          <w:delText xml:space="preserve"> </w:delText>
        </w:r>
      </w:del>
      <w:r w:rsidR="0055378E">
        <w:rPr>
          <w:rFonts w:ascii="Times New Roman" w:hAnsi="Times New Roman" w:cs="Times New Roman"/>
          <w:sz w:val="24"/>
          <w:szCs w:val="24"/>
        </w:rPr>
        <w:t xml:space="preserve">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del w:id="1080" w:author="Daniel Noble" w:date="2025-09-12T15:36:00Z" w16du:dateUtc="2025-09-12T05:36:00Z">
        <w:r w:rsidR="0055378E" w:rsidDel="00A070E1">
          <w:rPr>
            <w:rFonts w:ascii="Times New Roman" w:hAnsi="Times New Roman" w:cs="Times New Roman"/>
            <w:sz w:val="24"/>
            <w:szCs w:val="24"/>
          </w:rPr>
          <w:delText>9 – 10</w:delText>
        </w:r>
      </w:del>
      <w:ins w:id="1081" w:author="Daniel Noble" w:date="2025-09-12T15:36:00Z" w16du:dateUtc="2025-09-12T05:36:00Z">
        <w:r w:rsidR="00A070E1">
          <w:rPr>
            <w:rFonts w:ascii="Times New Roman" w:hAnsi="Times New Roman" w:cs="Times New Roman"/>
            <w:sz w:val="24"/>
            <w:szCs w:val="24"/>
          </w:rPr>
          <w:t>5-8</w:t>
        </w:r>
      </w:ins>
      <w:r w:rsidR="0055378E">
        <w:rPr>
          <w:rFonts w:ascii="Times New Roman" w:hAnsi="Times New Roman" w:cs="Times New Roman"/>
          <w:sz w:val="24"/>
          <w:szCs w:val="24"/>
        </w:rPr>
        <w:t>%</w:t>
      </w:r>
      <w:ins w:id="1082" w:author="Daniel Noble" w:date="2025-09-12T15:36:00Z" w16du:dateUtc="2025-09-12T05:36:00Z">
        <w:r w:rsidR="00A070E1">
          <w:rPr>
            <w:rFonts w:ascii="Times New Roman" w:hAnsi="Times New Roman" w:cs="Times New Roman"/>
            <w:sz w:val="24"/>
            <w:szCs w:val="24"/>
          </w:rPr>
          <w:t>. Figure 3b</w:t>
        </w:r>
      </w:ins>
      <w:r w:rsidR="0055378E">
        <w:rPr>
          <w:rFonts w:ascii="Times New Roman" w:hAnsi="Times New Roman" w:cs="Times New Roman"/>
          <w:sz w:val="24"/>
          <w:szCs w:val="24"/>
        </w:rPr>
        <w:t>)</w:t>
      </w:r>
      <w:r>
        <w:rPr>
          <w:rFonts w:ascii="Times New Roman" w:hAnsi="Times New Roman" w:cs="Times New Roman"/>
          <w:sz w:val="24"/>
          <w:szCs w:val="24"/>
        </w:rPr>
        <w:t xml:space="preserve">. Constant and fluctuating temperatures did not </w:t>
      </w:r>
      <w:ins w:id="1083" w:author="Daniel Noble" w:date="2025-09-12T15:36:00Z" w16du:dateUtc="2025-09-12T05:36:00Z">
        <w:r w:rsidR="00A070E1">
          <w:rPr>
            <w:rFonts w:ascii="Times New Roman" w:hAnsi="Times New Roman" w:cs="Times New Roman"/>
            <w:sz w:val="24"/>
            <w:szCs w:val="24"/>
          </w:rPr>
          <w:t xml:space="preserve">strongly </w:t>
        </w:r>
      </w:ins>
      <w:r>
        <w:rPr>
          <w:rFonts w:ascii="Times New Roman" w:hAnsi="Times New Roman" w:cs="Times New Roman"/>
          <w:sz w:val="24"/>
          <w:szCs w:val="24"/>
        </w:rPr>
        <w:t xml:space="preserve">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w:t>
      </w:r>
      <w:ins w:id="1084" w:author="Daniel Noble" w:date="2025-09-12T15:37:00Z" w16du:dateUtc="2025-09-12T05:37:00Z">
        <w:r w:rsidR="00A070E1">
          <w:rPr>
            <w:rFonts w:ascii="Times New Roman" w:hAnsi="Times New Roman" w:cs="Times New Roman"/>
            <w:sz w:val="24"/>
            <w:szCs w:val="24"/>
          </w:rPr>
          <w:t xml:space="preserve">In addition, </w:t>
        </w:r>
      </w:ins>
      <w:del w:id="1085" w:author="Daniel Noble" w:date="2025-09-12T15:37:00Z" w16du:dateUtc="2025-09-12T05:37:00Z">
        <w:r w:rsidRPr="00402514" w:rsidDel="00A070E1">
          <w:rPr>
            <w:rFonts w:ascii="Times New Roman" w:hAnsi="Times New Roman" w:cs="Times New Roman"/>
            <w:sz w:val="24"/>
            <w:szCs w:val="24"/>
          </w:rPr>
          <w:delText xml:space="preserve">Neither </w:delText>
        </w:r>
      </w:del>
      <w:ins w:id="1086" w:author="Daniel Noble" w:date="2025-09-12T15:37:00Z" w16du:dateUtc="2025-09-12T05:37:00Z">
        <w:r w:rsidR="00A070E1">
          <w:rPr>
            <w:rFonts w:ascii="Times New Roman" w:hAnsi="Times New Roman" w:cs="Times New Roman"/>
            <w:sz w:val="24"/>
            <w:szCs w:val="24"/>
          </w:rPr>
          <w:t>n</w:t>
        </w:r>
        <w:r w:rsidR="00A070E1" w:rsidRPr="00402514">
          <w:rPr>
            <w:rFonts w:ascii="Times New Roman" w:hAnsi="Times New Roman" w:cs="Times New Roman"/>
            <w:sz w:val="24"/>
            <w:szCs w:val="24"/>
          </w:rPr>
          <w:t xml:space="preserve">either </w:t>
        </w:r>
      </w:ins>
      <w:r w:rsidRPr="00402514">
        <w:rPr>
          <w:rFonts w:ascii="Times New Roman" w:hAnsi="Times New Roman" w:cs="Times New Roman"/>
          <w:sz w:val="24"/>
          <w:szCs w:val="24"/>
        </w:rPr>
        <w:t xml:space="preserve">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w:t>
      </w:r>
      <w:ins w:id="1087" w:author="Daniel Noble" w:date="2025-09-12T15:37:00Z" w16du:dateUtc="2025-09-12T05:37:00Z">
        <w:r w:rsidR="00A070E1">
          <w:rPr>
            <w:rFonts w:ascii="Times New Roman" w:hAnsi="Times New Roman" w:cs="Times New Roman"/>
            <w:sz w:val="24"/>
            <w:szCs w:val="24"/>
          </w:rPr>
          <w:t xml:space="preserve">and in all cases effect sizes were small </w:t>
        </w:r>
      </w:ins>
      <w:r w:rsidR="003F11DB">
        <w:rPr>
          <w:rFonts w:ascii="Times New Roman" w:hAnsi="Times New Roman" w:cs="Times New Roman"/>
          <w:sz w:val="24"/>
          <w:szCs w:val="24"/>
        </w:rPr>
        <w:t>(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6CD71464" w:rsidR="00076F98" w:rsidRDefault="00E56D9B" w:rsidP="002441BC">
      <w:pPr>
        <w:spacing w:after="0" w:line="480" w:lineRule="auto"/>
        <w:ind w:firstLine="720"/>
        <w:rPr>
          <w:ins w:id="1088" w:author="Frank Seebacher" w:date="2025-07-23T13:38:00Z"/>
          <w:rFonts w:ascii="Times New Roman" w:hAnsi="Times New Roman" w:cs="Times New Roman"/>
          <w:sz w:val="24"/>
          <w:szCs w:val="24"/>
        </w:rPr>
      </w:pPr>
      <w:r>
        <w:rPr>
          <w:rFonts w:ascii="Times New Roman" w:hAnsi="Times New Roman" w:cs="Times New Roman"/>
          <w:sz w:val="24"/>
          <w:szCs w:val="24"/>
        </w:rPr>
        <w:t xml:space="preserve">Our meta-analysis shows that experiencing constant or fluctuating environmental conditions does not </w:t>
      </w:r>
      <w:del w:id="1089" w:author="Daniel Noble" w:date="2025-09-12T11:36:00Z" w16du:dateUtc="2025-09-12T01:36:00Z">
        <w:r w:rsidDel="00AB45EF">
          <w:rPr>
            <w:rFonts w:ascii="Times New Roman" w:hAnsi="Times New Roman" w:cs="Times New Roman"/>
            <w:sz w:val="24"/>
            <w:szCs w:val="24"/>
          </w:rPr>
          <w:delText xml:space="preserve">generally </w:delText>
        </w:r>
      </w:del>
      <w:ins w:id="1090" w:author="Daniel Noble" w:date="2025-09-12T11:36:00Z" w16du:dateUtc="2025-09-12T01:36:00Z">
        <w:r w:rsidR="00AB45EF">
          <w:rPr>
            <w:rFonts w:ascii="Times New Roman" w:hAnsi="Times New Roman" w:cs="Times New Roman"/>
            <w:sz w:val="24"/>
            <w:szCs w:val="24"/>
          </w:rPr>
          <w:t>strongly</w:t>
        </w:r>
        <w:r w:rsidR="00AB45EF">
          <w:rPr>
            <w:rFonts w:ascii="Times New Roman" w:hAnsi="Times New Roman" w:cs="Times New Roman"/>
            <w:sz w:val="24"/>
            <w:szCs w:val="24"/>
          </w:rPr>
          <w:t xml:space="preserve"> </w:t>
        </w:r>
      </w:ins>
      <w:r>
        <w:rPr>
          <w:rFonts w:ascii="Times New Roman" w:hAnsi="Times New Roman" w:cs="Times New Roman"/>
          <w:sz w:val="24"/>
          <w:szCs w:val="24"/>
        </w:rPr>
        <w:t>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w:t>
      </w:r>
      <w:ins w:id="1091" w:author="Daniel Noble" w:date="2025-09-12T15:38:00Z" w16du:dateUtc="2025-09-12T05:38:00Z">
        <w:r w:rsidR="00780F99">
          <w:rPr>
            <w:rFonts w:ascii="Times New Roman" w:hAnsi="Times New Roman" w:cs="Times New Roman"/>
            <w:sz w:val="24"/>
            <w:szCs w:val="24"/>
          </w:rPr>
          <w:t xml:space="preserve">within-study </w:t>
        </w:r>
      </w:ins>
      <w:r w:rsidR="00AF41B0">
        <w:rPr>
          <w:rFonts w:ascii="Times New Roman" w:hAnsi="Times New Roman" w:cs="Times New Roman"/>
          <w:sz w:val="24"/>
          <w:szCs w:val="24"/>
        </w:rPr>
        <w:t>heterogeneity in effects overall</w:t>
      </w:r>
      <w:ins w:id="1092" w:author="Daniel Noble" w:date="2025-09-12T11:37:00Z" w16du:dateUtc="2025-09-12T01:37:00Z">
        <w:r w:rsidR="00AB45EF">
          <w:rPr>
            <w:rFonts w:ascii="Times New Roman" w:hAnsi="Times New Roman" w:cs="Times New Roman"/>
            <w:sz w:val="24"/>
            <w:szCs w:val="24"/>
          </w:rPr>
          <w:t xml:space="preserve"> and PRRDs, as an </w:t>
        </w:r>
      </w:ins>
      <w:ins w:id="1093" w:author="Daniel Noble" w:date="2025-09-12T11:45:00Z" w16du:dateUtc="2025-09-12T01:45:00Z">
        <w:r w:rsidR="00E639A4">
          <w:rPr>
            <w:rFonts w:ascii="Times New Roman" w:hAnsi="Times New Roman" w:cs="Times New Roman"/>
            <w:sz w:val="24"/>
            <w:szCs w:val="24"/>
          </w:rPr>
          <w:t>interaction-based</w:t>
        </w:r>
      </w:ins>
      <w:ins w:id="1094" w:author="Daniel Noble" w:date="2025-09-12T11:37:00Z" w16du:dateUtc="2025-09-12T01:37:00Z">
        <w:r w:rsidR="00AB45EF">
          <w:rPr>
            <w:rFonts w:ascii="Times New Roman" w:hAnsi="Times New Roman" w:cs="Times New Roman"/>
            <w:sz w:val="24"/>
            <w:szCs w:val="24"/>
          </w:rPr>
          <w:t xml:space="preserve"> effect size, will likely require larger sample sizes to detect statistically significant differences </w:t>
        </w:r>
      </w:ins>
      <w:ins w:id="1095" w:author="Daniel Noble" w:date="2025-09-12T15:38:00Z" w16du:dateUtc="2025-09-12T05:38:00Z">
        <w:r w:rsidR="00780F99">
          <w:rPr>
            <w:rFonts w:ascii="Times New Roman" w:hAnsi="Times New Roman" w:cs="Times New Roman"/>
            <w:sz w:val="24"/>
            <w:szCs w:val="24"/>
          </w:rPr>
          <w:t xml:space="preserve">particularly with small effects </w:t>
        </w:r>
      </w:ins>
      <w:ins w:id="1096" w:author="Daniel Noble" w:date="2025-09-12T11:45:00Z" w16du:dateUtc="2025-09-12T01:45:00Z">
        <w:r w:rsidR="00E639A4">
          <w:rPr>
            <w:rFonts w:ascii="Times New Roman" w:hAnsi="Times New Roman" w:cs="Times New Roman"/>
            <w:sz w:val="24"/>
            <w:szCs w:val="24"/>
          </w:rPr>
          <w:t>(</w:t>
        </w:r>
        <w:commentRangeStart w:id="1097"/>
        <w:r w:rsidR="00E639A4">
          <w:rPr>
            <w:rFonts w:ascii="Times New Roman" w:hAnsi="Times New Roman" w:cs="Times New Roman"/>
            <w:sz w:val="24"/>
            <w:szCs w:val="24"/>
          </w:rPr>
          <w:t>Spake et al. 2023</w:t>
        </w:r>
      </w:ins>
      <w:ins w:id="1098" w:author="Daniel Noble" w:date="2025-09-12T11:57:00Z" w16du:dateUtc="2025-09-12T01:57:00Z">
        <w:r w:rsidR="00F07FED">
          <w:rPr>
            <w:rFonts w:ascii="Times New Roman" w:hAnsi="Times New Roman" w:cs="Times New Roman"/>
            <w:sz w:val="24"/>
            <w:szCs w:val="24"/>
          </w:rPr>
          <w:t>; Catford et al. 2022</w:t>
        </w:r>
        <w:commentRangeEnd w:id="1097"/>
        <w:r w:rsidR="00F07FED">
          <w:rPr>
            <w:rStyle w:val="CommentReference"/>
          </w:rPr>
          <w:commentReference w:id="1097"/>
        </w:r>
      </w:ins>
      <w:ins w:id="1099" w:author="Daniel Noble" w:date="2025-09-12T11:45:00Z" w16du:dateUtc="2025-09-12T01:45:00Z">
        <w:r w:rsidR="00E639A4">
          <w:rPr>
            <w:rFonts w:ascii="Times New Roman" w:hAnsi="Times New Roman" w:cs="Times New Roman"/>
            <w:sz w:val="24"/>
            <w:szCs w:val="24"/>
          </w:rPr>
          <w:t>)</w:t>
        </w:r>
      </w:ins>
      <w:r w:rsidR="00AF41B0">
        <w:rPr>
          <w:rFonts w:ascii="Times New Roman" w:hAnsi="Times New Roman" w:cs="Times New Roman"/>
          <w:sz w:val="24"/>
          <w:szCs w:val="24"/>
        </w:rPr>
        <w:t xml:space="preserve">.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r w:rsidR="00AF41B0">
        <w:rPr>
          <w:rFonts w:ascii="Times New Roman" w:eastAsiaTheme="minorEastAsia" w:hAnsi="Times New Roman" w:cs="Times New Roman"/>
          <w:i/>
          <w:iCs/>
          <w:sz w:val="24"/>
          <w:szCs w:val="24"/>
        </w:rPr>
        <w:t>CV</w:t>
      </w:r>
      <w:ins w:id="1100" w:author="Daniel Noble" w:date="2025-09-12T15:38:00Z" w16du:dateUtc="2025-09-12T05:38:00Z">
        <w:r w:rsidR="00780F99">
          <w:rPr>
            <w:rFonts w:ascii="Times New Roman" w:eastAsiaTheme="minorEastAsia" w:hAnsi="Times New Roman" w:cs="Times New Roman"/>
            <w:i/>
            <w:iCs/>
            <w:sz w:val="24"/>
            <w:szCs w:val="24"/>
          </w:rPr>
          <w:t>H2</w:t>
        </w:r>
      </w:ins>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nd </w:t>
      </w:r>
      <w:r w:rsidR="00AF41B0">
        <w:rPr>
          <w:rFonts w:ascii="Times New Roman" w:eastAsiaTheme="minorEastAsia" w:hAnsi="Times New Roman" w:cs="Times New Roman"/>
          <w:i/>
          <w:iCs/>
          <w:sz w:val="24"/>
          <w:szCs w:val="24"/>
        </w:rPr>
        <w:t>M</w:t>
      </w:r>
      <w:ins w:id="1101" w:author="Daniel Noble" w:date="2025-09-12T15:38:00Z" w16du:dateUtc="2025-09-12T05:38:00Z">
        <w:r w:rsidR="00780F99">
          <w:rPr>
            <w:rFonts w:ascii="Times New Roman" w:eastAsiaTheme="minorEastAsia" w:hAnsi="Times New Roman" w:cs="Times New Roman"/>
            <w:i/>
            <w:iCs/>
            <w:sz w:val="24"/>
            <w:szCs w:val="24"/>
          </w:rPr>
          <w:t>2</w:t>
        </w:r>
      </w:ins>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w:t>
      </w:r>
      <w:del w:id="1102" w:author="Daniel Noble" w:date="2025-09-12T15:38:00Z" w16du:dateUtc="2025-09-12T05:38:00Z">
        <w:r w:rsidR="00AF41B0" w:rsidDel="00780F99">
          <w:rPr>
            <w:rFonts w:ascii="Times New Roman" w:hAnsi="Times New Roman" w:cs="Times New Roman"/>
            <w:sz w:val="24"/>
            <w:szCs w:val="24"/>
          </w:rPr>
          <w:delText xml:space="preserve">and between </w:delText>
        </w:r>
      </w:del>
      <w:r w:rsidR="00AF41B0">
        <w:rPr>
          <w:rFonts w:ascii="Times New Roman" w:hAnsi="Times New Roman" w:cs="Times New Roman"/>
          <w:sz w:val="24"/>
          <w:szCs w:val="24"/>
        </w:rPr>
        <w:t xml:space="preserve">study factors. </w:t>
      </w:r>
      <w:del w:id="1103" w:author="Daniel Noble" w:date="2025-09-12T15:40:00Z" w16du:dateUtc="2025-09-12T05:40:00Z">
        <w:r w:rsidR="00AF41B0" w:rsidDel="004351DA">
          <w:rPr>
            <w:rFonts w:ascii="Times New Roman" w:hAnsi="Times New Roman" w:cs="Times New Roman"/>
            <w:sz w:val="24"/>
            <w:szCs w:val="24"/>
          </w:rPr>
          <w:delText>However, o</w:delText>
        </w:r>
      </w:del>
      <w:ins w:id="1104" w:author="Daniel Noble" w:date="2025-09-12T15:40:00Z" w16du:dateUtc="2025-09-12T05:40:00Z">
        <w:r w:rsidR="004351DA">
          <w:rPr>
            <w:rFonts w:ascii="Times New Roman" w:hAnsi="Times New Roman" w:cs="Times New Roman"/>
            <w:sz w:val="24"/>
            <w:szCs w:val="24"/>
          </w:rPr>
          <w:t>O</w:t>
        </w:r>
      </w:ins>
      <w:r w:rsidR="00AF41B0">
        <w:rPr>
          <w:rFonts w:ascii="Times New Roman" w:hAnsi="Times New Roman" w:cs="Times New Roman"/>
          <w:sz w:val="24"/>
          <w:szCs w:val="24"/>
        </w:rPr>
        <w:t xml:space="preserve">ur </w:t>
      </w:r>
      <w:r>
        <w:rPr>
          <w:rFonts w:ascii="Times New Roman" w:hAnsi="Times New Roman" w:cs="Times New Roman"/>
          <w:sz w:val="24"/>
          <w:szCs w:val="24"/>
        </w:rPr>
        <w:t xml:space="preserve">findings were </w:t>
      </w:r>
      <w:ins w:id="1105" w:author="Daniel Noble" w:date="2025-09-12T15:40:00Z" w16du:dateUtc="2025-09-12T05:40:00Z">
        <w:r w:rsidR="004351DA">
          <w:rPr>
            <w:rFonts w:ascii="Times New Roman" w:hAnsi="Times New Roman" w:cs="Times New Roman"/>
            <w:sz w:val="24"/>
            <w:szCs w:val="24"/>
          </w:rPr>
          <w:t xml:space="preserve">fairly </w:t>
        </w:r>
      </w:ins>
      <w:del w:id="1106"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 xml:space="preserve">consistent across </w:t>
      </w:r>
      <w:ins w:id="1107" w:author="Daniel Noble" w:date="2025-09-12T15:40:00Z" w16du:dateUtc="2025-09-12T05:40:00Z">
        <w:r w:rsidR="004351DA">
          <w:rPr>
            <w:rFonts w:ascii="Times New Roman" w:hAnsi="Times New Roman" w:cs="Times New Roman"/>
            <w:sz w:val="24"/>
            <w:szCs w:val="24"/>
          </w:rPr>
          <w:t xml:space="preserve">studies and </w:t>
        </w:r>
      </w:ins>
      <w:r>
        <w:rPr>
          <w:rFonts w:ascii="Times New Roman" w:hAnsi="Times New Roman" w:cs="Times New Roman"/>
          <w:sz w:val="24"/>
          <w:szCs w:val="24"/>
        </w:rPr>
        <w:t xml:space="preserve">species with low </w:t>
      </w:r>
      <w:ins w:id="1108" w:author="Daniel Noble" w:date="2025-09-12T15:40:00Z" w16du:dateUtc="2025-09-12T05:40:00Z">
        <w:r w:rsidR="004351DA">
          <w:rPr>
            <w:rFonts w:ascii="Times New Roman" w:hAnsi="Times New Roman" w:cs="Times New Roman"/>
            <w:sz w:val="24"/>
            <w:szCs w:val="24"/>
          </w:rPr>
          <w:t xml:space="preserve">between study and </w:t>
        </w:r>
      </w:ins>
      <w:r>
        <w:rPr>
          <w:rFonts w:ascii="Times New Roman" w:hAnsi="Times New Roman" w:cs="Times New Roman"/>
          <w:sz w:val="24"/>
          <w:szCs w:val="24"/>
        </w:rPr>
        <w:t>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1109" w:author="Frank Seebacher" w:date="2025-07-28T15:40:00Z">
        <w:r w:rsidR="00381B66" w:rsidDel="00EB0C85">
          <w:rPr>
            <w:rFonts w:ascii="Times New Roman" w:hAnsi="Times New Roman" w:cs="Times New Roman"/>
            <w:sz w:val="24"/>
            <w:szCs w:val="24"/>
          </w:rPr>
          <w:delText>can be generalised</w:delText>
        </w:r>
      </w:del>
      <w:ins w:id="1110"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t>
      </w:r>
      <w:ins w:id="1111" w:author="Daniel Noble" w:date="2025-09-12T15:41:00Z" w16du:dateUtc="2025-09-12T05:41:00Z">
        <w:r w:rsidR="004351DA">
          <w:rPr>
            <w:rFonts w:ascii="Times New Roman" w:hAnsi="Times New Roman" w:cs="Times New Roman"/>
            <w:sz w:val="24"/>
            <w:szCs w:val="24"/>
          </w:rPr>
          <w:lastRenderedPageBreak/>
          <w:t xml:space="preserve">and studies </w:t>
        </w:r>
      </w:ins>
      <w:r w:rsidR="00A64DB8">
        <w:rPr>
          <w:rFonts w:ascii="Times New Roman" w:hAnsi="Times New Roman" w:cs="Times New Roman"/>
          <w:sz w:val="24"/>
          <w:szCs w:val="24"/>
        </w:rPr>
        <w:t xml:space="preserve">when </w:t>
      </w:r>
      <w:del w:id="1112" w:author="Daniel Noble" w:date="2025-09-12T15:41:00Z" w16du:dateUtc="2025-09-12T05:41:00Z">
        <w:r w:rsidR="00A64DB8" w:rsidDel="004351DA">
          <w:rPr>
            <w:rFonts w:ascii="Times New Roman" w:hAnsi="Times New Roman" w:cs="Times New Roman"/>
            <w:sz w:val="24"/>
            <w:szCs w:val="24"/>
          </w:rPr>
          <w:delText>between</w:delText>
        </w:r>
        <w:r w:rsidR="00381B66" w:rsidDel="004351DA">
          <w:rPr>
            <w:rFonts w:ascii="Times New Roman" w:hAnsi="Times New Roman" w:cs="Times New Roman"/>
            <w:sz w:val="24"/>
            <w:szCs w:val="24"/>
          </w:rPr>
          <w:delText>-</w:delText>
        </w:r>
        <w:r w:rsidR="00A64DB8" w:rsidDel="004351DA">
          <w:rPr>
            <w:rFonts w:ascii="Times New Roman" w:hAnsi="Times New Roman" w:cs="Times New Roman"/>
            <w:sz w:val="24"/>
            <w:szCs w:val="24"/>
          </w:rPr>
          <w:delText xml:space="preserve"> and </w:delText>
        </w:r>
      </w:del>
      <w:r w:rsidR="00A64DB8">
        <w:rPr>
          <w:rFonts w:ascii="Times New Roman" w:hAnsi="Times New Roman" w:cs="Times New Roman"/>
          <w:sz w:val="24"/>
          <w:szCs w:val="24"/>
        </w:rPr>
        <w:t>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1113" w:author="Frank Seebacher" w:date="2025-07-28T15:41:00Z">
        <w:r w:rsidR="00EB0C85">
          <w:rPr>
            <w:rFonts w:ascii="Times New Roman" w:hAnsi="Times New Roman" w:cs="Times New Roman"/>
            <w:sz w:val="24"/>
            <w:szCs w:val="24"/>
          </w:rPr>
          <w:t>We note, however,</w:t>
        </w:r>
      </w:ins>
      <w:ins w:id="1114" w:author="Frank Seebacher" w:date="2025-07-28T15:43:00Z">
        <w:r w:rsidR="008D700A">
          <w:rPr>
            <w:rFonts w:ascii="Times New Roman" w:hAnsi="Times New Roman" w:cs="Times New Roman"/>
            <w:sz w:val="24"/>
            <w:szCs w:val="24"/>
          </w:rPr>
          <w:t xml:space="preserve"> </w:t>
        </w:r>
      </w:ins>
      <w:ins w:id="1115" w:author="Frank Seebacher" w:date="2025-07-28T15:41:00Z">
        <w:r w:rsidR="00EB0C85">
          <w:rPr>
            <w:rFonts w:ascii="Times New Roman" w:hAnsi="Times New Roman" w:cs="Times New Roman"/>
            <w:sz w:val="24"/>
            <w:szCs w:val="24"/>
          </w:rPr>
          <w:t>that</w:t>
        </w:r>
      </w:ins>
      <w:ins w:id="1116" w:author="Frank Seebacher" w:date="2025-07-28T15:38:00Z">
        <w:r w:rsidR="00EB0C85">
          <w:rPr>
            <w:rFonts w:ascii="Times New Roman" w:hAnsi="Times New Roman" w:cs="Times New Roman"/>
            <w:sz w:val="24"/>
            <w:szCs w:val="24"/>
          </w:rPr>
          <w:t xml:space="preserve"> </w:t>
        </w:r>
      </w:ins>
      <w:ins w:id="1117" w:author="Daniel Noble" w:date="2025-08-25T14:29:00Z" w16du:dateUtc="2025-08-25T04:29:00Z">
        <w:r w:rsidR="00EE5C53">
          <w:rPr>
            <w:rFonts w:ascii="Times New Roman" w:hAnsi="Times New Roman" w:cs="Times New Roman"/>
            <w:sz w:val="24"/>
            <w:szCs w:val="24"/>
          </w:rPr>
          <w:t xml:space="preserve">the </w:t>
        </w:r>
      </w:ins>
      <w:ins w:id="1118" w:author="Frank Seebacher" w:date="2025-07-28T15:39:00Z">
        <w:r w:rsidR="00EB0C85">
          <w:rPr>
            <w:rFonts w:ascii="Times New Roman" w:hAnsi="Times New Roman" w:cs="Times New Roman"/>
            <w:sz w:val="24"/>
            <w:szCs w:val="24"/>
          </w:rPr>
          <w:t xml:space="preserve">number of species and </w:t>
        </w:r>
        <w:del w:id="1119"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1120" w:author="Frank Seebacher" w:date="2025-07-28T15:41:00Z">
        <w:r w:rsidR="00EB0C85">
          <w:rPr>
            <w:rFonts w:ascii="Times New Roman" w:hAnsi="Times New Roman" w:cs="Times New Roman"/>
            <w:sz w:val="24"/>
            <w:szCs w:val="24"/>
          </w:rPr>
          <w:t xml:space="preserve">we </w:t>
        </w:r>
        <w:del w:id="1121" w:author="Daniel Noble" w:date="2025-08-24T07:17:00Z" w16du:dateUtc="2025-08-23T21:17:00Z">
          <w:r w:rsidR="00EB0C85" w:rsidDel="00191266">
            <w:rPr>
              <w:rFonts w:ascii="Times New Roman" w:hAnsi="Times New Roman" w:cs="Times New Roman"/>
              <w:sz w:val="24"/>
              <w:szCs w:val="24"/>
            </w:rPr>
            <w:delText>cannot</w:delText>
          </w:r>
        </w:del>
      </w:ins>
      <w:ins w:id="1122" w:author="Daniel Noble" w:date="2025-08-24T07:17:00Z" w16du:dateUtc="2025-08-23T21:17:00Z">
        <w:r w:rsidR="00191266">
          <w:rPr>
            <w:rFonts w:ascii="Times New Roman" w:hAnsi="Times New Roman" w:cs="Times New Roman"/>
            <w:sz w:val="24"/>
            <w:szCs w:val="24"/>
          </w:rPr>
          <w:t>may not be able to</w:t>
        </w:r>
      </w:ins>
      <w:ins w:id="1123" w:author="Frank Seebacher" w:date="2025-07-28T15:41:00Z">
        <w:r w:rsidR="00EB0C85">
          <w:rPr>
            <w:rFonts w:ascii="Times New Roman" w:hAnsi="Times New Roman" w:cs="Times New Roman"/>
            <w:sz w:val="24"/>
            <w:szCs w:val="24"/>
          </w:rPr>
          <w:t xml:space="preserve"> disentangle study- and species</w:t>
        </w:r>
      </w:ins>
      <w:ins w:id="1124" w:author="Frank Seebacher" w:date="2025-07-28T15:42:00Z">
        <w:r w:rsidR="00EB0C85">
          <w:rPr>
            <w:rFonts w:ascii="Times New Roman" w:hAnsi="Times New Roman" w:cs="Times New Roman"/>
            <w:sz w:val="24"/>
            <w:szCs w:val="24"/>
          </w:rPr>
          <w:t>-specific effects very robustly.</w:t>
        </w:r>
      </w:ins>
      <w:ins w:id="1125" w:author="Frank Seebacher" w:date="2025-07-28T15:40:00Z">
        <w:r w:rsidR="00EB0C85">
          <w:rPr>
            <w:rFonts w:ascii="Times New Roman" w:hAnsi="Times New Roman" w:cs="Times New Roman"/>
            <w:sz w:val="24"/>
            <w:szCs w:val="24"/>
          </w:rPr>
          <w:t xml:space="preserve"> </w:t>
        </w:r>
      </w:ins>
      <w:ins w:id="1126" w:author="Frank Seebacher" w:date="2025-07-28T15:42:00Z">
        <w:r w:rsidR="00EB0C85">
          <w:rPr>
            <w:rFonts w:ascii="Times New Roman" w:hAnsi="Times New Roman" w:cs="Times New Roman"/>
            <w:sz w:val="24"/>
            <w:szCs w:val="24"/>
          </w:rPr>
          <w:t>Additionally,</w:t>
        </w:r>
      </w:ins>
      <w:ins w:id="1127"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1128"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1129"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1129"/>
          <w:ins w:id="1130" w:author="Frank Seebacher" w:date="2025-07-28T15:59:00Z">
            <w:r w:rsidR="00582CA2" w:rsidRPr="00582CA2">
              <w:rPr>
                <w:rFonts w:ascii="Times New Roman" w:eastAsia="Times New Roman" w:hAnsi="Times New Roman" w:cs="Times New Roman"/>
                <w:sz w:val="24"/>
                <w:rPrChange w:id="1131"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113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33" w:author="Frank Seebacher" w:date="2025-07-28T15:59:00Z">
                  <w:rPr>
                    <w:rFonts w:eastAsia="Times New Roman"/>
                  </w:rPr>
                </w:rPrChange>
              </w:rPr>
              <w:t xml:space="preserve"> 2021)</w:t>
            </w:r>
          </w:ins>
          <w:customXmlInsRangeStart w:id="1134" w:author="Frank Seebacher" w:date="2025-07-23T15:24:00Z"/>
        </w:sdtContent>
      </w:sdt>
      <w:customXmlInsRangeEnd w:id="1134"/>
      <w:ins w:id="1135" w:author="Frank Seebacher" w:date="2025-07-23T15:24:00Z">
        <w:r w:rsidR="00F1797D">
          <w:rPr>
            <w:rFonts w:ascii="Times New Roman" w:hAnsi="Times New Roman" w:cs="Times New Roman"/>
            <w:sz w:val="24"/>
            <w:szCs w:val="24"/>
          </w:rPr>
          <w:t>.</w:t>
        </w:r>
      </w:ins>
      <w:ins w:id="1136" w:author="Frank Seebacher" w:date="2025-07-23T15:28:00Z">
        <w:r w:rsidR="006057D4">
          <w:rPr>
            <w:rFonts w:ascii="Times New Roman" w:hAnsi="Times New Roman" w:cs="Times New Roman"/>
            <w:sz w:val="24"/>
            <w:szCs w:val="24"/>
          </w:rPr>
          <w:t xml:space="preserve"> </w:t>
        </w:r>
      </w:ins>
      <w:ins w:id="1137" w:author="Frank Seebacher" w:date="2025-07-23T15:02:00Z">
        <w:r w:rsidR="009C5D52">
          <w:rPr>
            <w:rFonts w:ascii="Times New Roman" w:hAnsi="Times New Roman" w:cs="Times New Roman"/>
            <w:sz w:val="24"/>
            <w:szCs w:val="24"/>
          </w:rPr>
          <w:t>Future work is needed to ext</w:t>
        </w:r>
      </w:ins>
      <w:ins w:id="1138"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1139" w:author="Frank Seebacher" w:date="2025-07-23T15:04:00Z">
        <w:r w:rsidR="009C5D52">
          <w:rPr>
            <w:rFonts w:ascii="Times New Roman" w:hAnsi="Times New Roman" w:cs="Times New Roman"/>
            <w:sz w:val="24"/>
            <w:szCs w:val="24"/>
          </w:rPr>
          <w:t>taxonomic</w:t>
        </w:r>
      </w:ins>
      <w:ins w:id="1140" w:author="Frank Seebacher" w:date="2025-07-23T15:03:00Z">
        <w:r w:rsidR="009C5D52">
          <w:rPr>
            <w:rFonts w:ascii="Times New Roman" w:hAnsi="Times New Roman" w:cs="Times New Roman"/>
            <w:sz w:val="24"/>
            <w:szCs w:val="24"/>
          </w:rPr>
          <w:t xml:space="preserve"> </w:t>
        </w:r>
      </w:ins>
      <w:ins w:id="1141" w:author="Frank Seebacher" w:date="2025-07-23T15:25:00Z">
        <w:r w:rsidR="001A41AF">
          <w:rPr>
            <w:rFonts w:ascii="Times New Roman" w:hAnsi="Times New Roman" w:cs="Times New Roman"/>
            <w:sz w:val="24"/>
            <w:szCs w:val="24"/>
          </w:rPr>
          <w:t xml:space="preserve">and geographic </w:t>
        </w:r>
      </w:ins>
      <w:ins w:id="1142" w:author="Frank Seebacher" w:date="2025-07-23T15:03:00Z">
        <w:r w:rsidR="009C5D52">
          <w:rPr>
            <w:rFonts w:ascii="Times New Roman" w:hAnsi="Times New Roman" w:cs="Times New Roman"/>
            <w:sz w:val="24"/>
            <w:szCs w:val="24"/>
          </w:rPr>
          <w:t>range of animals</w:t>
        </w:r>
      </w:ins>
      <w:ins w:id="1143" w:author="Frank Seebacher" w:date="2025-07-23T15:04:00Z">
        <w:r w:rsidR="009C5D52">
          <w:rPr>
            <w:rFonts w:ascii="Times New Roman" w:hAnsi="Times New Roman" w:cs="Times New Roman"/>
            <w:sz w:val="24"/>
            <w:szCs w:val="24"/>
          </w:rPr>
          <w:t xml:space="preserve">, </w:t>
        </w:r>
      </w:ins>
      <w:ins w:id="1144" w:author="Frank Seebacher" w:date="2025-07-23T15:11:00Z">
        <w:r w:rsidR="00F1797D">
          <w:rPr>
            <w:rFonts w:ascii="Times New Roman" w:hAnsi="Times New Roman" w:cs="Times New Roman"/>
            <w:sz w:val="24"/>
            <w:szCs w:val="24"/>
          </w:rPr>
          <w:t>w</w:t>
        </w:r>
      </w:ins>
      <w:ins w:id="1145"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1146" w:author="Frank Seebacher" w:date="2025-07-23T15:05:00Z">
        <w:r w:rsidR="009C5D52">
          <w:rPr>
            <w:rFonts w:ascii="Times New Roman" w:hAnsi="Times New Roman" w:cs="Times New Roman"/>
            <w:sz w:val="24"/>
            <w:szCs w:val="24"/>
          </w:rPr>
          <w:t xml:space="preserve"> </w:t>
        </w:r>
      </w:ins>
      <w:customXmlInsRangeStart w:id="1147"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1147"/>
          <w:ins w:id="1148" w:author="Frank Seebacher" w:date="2025-07-28T15:59:00Z">
            <w:r w:rsidR="00582CA2" w:rsidRPr="00582CA2">
              <w:rPr>
                <w:rFonts w:ascii="Times New Roman" w:eastAsia="Times New Roman" w:hAnsi="Times New Roman" w:cs="Times New Roman"/>
                <w:sz w:val="24"/>
                <w:rPrChange w:id="1149"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115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51" w:author="Frank Seebacher" w:date="2025-07-28T15:59:00Z">
                  <w:rPr>
                    <w:rFonts w:eastAsia="Times New Roman"/>
                  </w:rPr>
                </w:rPrChange>
              </w:rPr>
              <w:t xml:space="preserve"> 2021)</w:t>
            </w:r>
          </w:ins>
          <w:customXmlInsRangeStart w:id="1152" w:author="Frank Seebacher" w:date="2025-07-23T15:11:00Z"/>
        </w:sdtContent>
      </w:sdt>
      <w:customXmlInsRangeEnd w:id="1152"/>
      <w:ins w:id="1153" w:author="Frank Seebacher" w:date="2025-07-23T15:13:00Z">
        <w:r w:rsidR="00F1797D">
          <w:rPr>
            <w:rFonts w:ascii="Times New Roman" w:hAnsi="Times New Roman" w:cs="Times New Roman"/>
            <w:sz w:val="24"/>
            <w:szCs w:val="24"/>
          </w:rPr>
          <w:t xml:space="preserve">. </w:t>
        </w:r>
      </w:ins>
    </w:p>
    <w:p w14:paraId="609FE69F" w14:textId="535C687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w:t>
      </w:r>
      <w:del w:id="1154" w:author="Daniel Noble" w:date="2025-09-12T15:42:00Z" w16du:dateUtc="2025-09-12T05:42:00Z">
        <w:r w:rsidR="00CF0041" w:rsidDel="004351DA">
          <w:rPr>
            <w:rFonts w:ascii="Times New Roman" w:hAnsi="Times New Roman" w:cs="Times New Roman"/>
            <w:sz w:val="24"/>
            <w:szCs w:val="24"/>
          </w:rPr>
          <w:delText>between</w:delText>
        </w:r>
        <w:r w:rsidR="00381B66" w:rsidDel="004351DA">
          <w:rPr>
            <w:rFonts w:ascii="Times New Roman" w:hAnsi="Times New Roman" w:cs="Times New Roman"/>
            <w:sz w:val="24"/>
            <w:szCs w:val="24"/>
          </w:rPr>
          <w:delText>-</w:delText>
        </w:r>
        <w:r w:rsidR="00CF0041" w:rsidDel="004351DA">
          <w:rPr>
            <w:rFonts w:ascii="Times New Roman" w:hAnsi="Times New Roman" w:cs="Times New Roman"/>
            <w:sz w:val="24"/>
            <w:szCs w:val="24"/>
          </w:rPr>
          <w:delText xml:space="preserve"> and within</w:delText>
        </w:r>
        <w:r w:rsidR="00381B66" w:rsidDel="004351DA">
          <w:rPr>
            <w:rFonts w:ascii="Times New Roman" w:hAnsi="Times New Roman" w:cs="Times New Roman"/>
            <w:sz w:val="24"/>
            <w:szCs w:val="24"/>
          </w:rPr>
          <w:delText>-</w:delText>
        </w:r>
        <w:r w:rsidR="00CF0041" w:rsidDel="004351DA">
          <w:rPr>
            <w:rFonts w:ascii="Times New Roman" w:hAnsi="Times New Roman" w:cs="Times New Roman"/>
            <w:sz w:val="24"/>
            <w:szCs w:val="24"/>
          </w:rPr>
          <w:delText>study</w:delText>
        </w:r>
      </w:del>
      <w:ins w:id="1155" w:author="Daniel Noble" w:date="2025-09-12T15:42:00Z" w16du:dateUtc="2025-09-12T05:42:00Z">
        <w:r w:rsidR="004351DA">
          <w:rPr>
            <w:rFonts w:ascii="Times New Roman" w:hAnsi="Times New Roman" w:cs="Times New Roman"/>
            <w:sz w:val="24"/>
            <w:szCs w:val="24"/>
          </w:rPr>
          <w:t>effect size</w:t>
        </w:r>
      </w:ins>
      <w:r w:rsidR="00CF0041">
        <w:rPr>
          <w:rFonts w:ascii="Times New Roman" w:hAnsi="Times New Roman" w:cs="Times New Roman"/>
          <w:sz w:val="24"/>
          <w:szCs w:val="24"/>
        </w:rPr>
        <w:t xml:space="preserve">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w:t>
      </w:r>
      <w:del w:id="1156" w:author="Daniel Noble" w:date="2025-09-12T15:42:00Z" w16du:dateUtc="2025-09-12T05:42:00Z">
        <w:r w:rsidR="008F57B6" w:rsidDel="004351DA">
          <w:rPr>
            <w:rFonts w:ascii="Times New Roman" w:hAnsi="Times New Roman" w:cs="Times New Roman"/>
            <w:sz w:val="24"/>
            <w:szCs w:val="24"/>
          </w:rPr>
          <w:delText>30</w:delText>
        </w:r>
      </w:del>
      <w:ins w:id="1157" w:author="Daniel Noble" w:date="2025-09-12T15:42:00Z" w16du:dateUtc="2025-09-12T05:42:00Z">
        <w:r w:rsidR="004351DA">
          <w:rPr>
            <w:rFonts w:ascii="Times New Roman" w:hAnsi="Times New Roman" w:cs="Times New Roman"/>
            <w:sz w:val="24"/>
            <w:szCs w:val="24"/>
          </w:rPr>
          <w:t>21</w:t>
        </w:r>
      </w:ins>
      <w:r w:rsidR="008F57B6">
        <w:rPr>
          <w:rFonts w:ascii="Times New Roman" w:hAnsi="Times New Roman" w:cs="Times New Roman"/>
          <w:sz w:val="24"/>
          <w:szCs w:val="24"/>
        </w:rPr>
        <w:t>%)</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w:t>
      </w:r>
      <w:del w:id="1158" w:author="Daniel Noble" w:date="2025-09-12T15:42:00Z" w16du:dateUtc="2025-09-12T05:42:00Z">
        <w:r w:rsidDel="004351DA">
          <w:rPr>
            <w:rFonts w:ascii="Times New Roman" w:hAnsi="Times New Roman" w:cs="Times New Roman"/>
            <w:sz w:val="24"/>
            <w:szCs w:val="24"/>
          </w:rPr>
          <w:delText>body mass</w:delText>
        </w:r>
      </w:del>
      <w:ins w:id="1159" w:author="Daniel Noble" w:date="2025-09-12T15:42:00Z" w16du:dateUtc="2025-09-12T05:42:00Z">
        <w:r w:rsidR="004351DA">
          <w:rPr>
            <w:rFonts w:ascii="Times New Roman" w:hAnsi="Times New Roman" w:cs="Times New Roman"/>
            <w:sz w:val="24"/>
            <w:szCs w:val="24"/>
          </w:rPr>
          <w:t>metabolic rate</w:t>
        </w:r>
      </w:ins>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1160"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1161" w:author="Frank Seebacher" w:date="2025-07-23T09:52:00Z">
        <w:del w:id="1162" w:author="Daniel Noble" w:date="2025-09-12T15:42:00Z" w16du:dateUtc="2025-09-12T05:42:00Z">
          <w:r w:rsidR="008B6B12" w:rsidDel="004351DA">
            <w:rPr>
              <w:rFonts w:ascii="Times New Roman" w:hAnsi="Times New Roman" w:cs="Times New Roman"/>
              <w:sz w:val="24"/>
              <w:szCs w:val="24"/>
            </w:rPr>
            <w:delText xml:space="preserve"> differently</w:delText>
          </w:r>
        </w:del>
      </w:ins>
      <w:r w:rsidR="00E61641">
        <w:rPr>
          <w:rFonts w:ascii="Times New Roman" w:hAnsi="Times New Roman" w:cs="Times New Roman"/>
          <w:sz w:val="24"/>
          <w:szCs w:val="24"/>
        </w:rPr>
        <w:t xml:space="preserve">. </w:t>
      </w:r>
      <w:commentRangeStart w:id="1163"/>
      <w:ins w:id="1164" w:author="Daniel Noble" w:date="2025-09-12T15:42:00Z" w16du:dateUtc="2025-09-12T05:42:00Z">
        <w:r w:rsidR="004351DA">
          <w:rPr>
            <w:rFonts w:ascii="Times New Roman" w:hAnsi="Times New Roman" w:cs="Times New Roman"/>
            <w:sz w:val="24"/>
            <w:szCs w:val="24"/>
          </w:rPr>
          <w:t xml:space="preserve">In both cases, development time </w:t>
        </w:r>
      </w:ins>
      <w:ins w:id="1165" w:author="Daniel Noble" w:date="2025-09-12T15:43:00Z" w16du:dateUtc="2025-09-12T05:43:00Z">
        <w:r w:rsidR="004351DA">
          <w:rPr>
            <w:rFonts w:ascii="Times New Roman" w:hAnsi="Times New Roman" w:cs="Times New Roman"/>
            <w:sz w:val="24"/>
            <w:szCs w:val="24"/>
          </w:rPr>
          <w:t>and metabolic rate respond exponentially to temperature</w:t>
        </w:r>
      </w:ins>
      <w:ins w:id="1166" w:author="Daniel Noble" w:date="2025-09-12T15:44:00Z" w16du:dateUtc="2025-09-12T05:44:00Z">
        <w:r w:rsidR="004351DA">
          <w:rPr>
            <w:rFonts w:ascii="Times New Roman" w:hAnsi="Times New Roman" w:cs="Times New Roman"/>
            <w:sz w:val="24"/>
            <w:szCs w:val="24"/>
          </w:rPr>
          <w:t>, but in opposite directions</w:t>
        </w:r>
      </w:ins>
      <w:ins w:id="1167" w:author="Daniel Noble" w:date="2025-09-12T15:43:00Z" w16du:dateUtc="2025-09-12T05:43:00Z">
        <w:r w:rsidR="004351DA">
          <w:rPr>
            <w:rFonts w:ascii="Times New Roman" w:hAnsi="Times New Roman" w:cs="Times New Roman"/>
            <w:sz w:val="24"/>
            <w:szCs w:val="24"/>
          </w:rPr>
          <w:t xml:space="preserve">. </w:t>
        </w:r>
        <w:commentRangeEnd w:id="1163"/>
        <w:r w:rsidR="004351DA">
          <w:rPr>
            <w:rStyle w:val="CommentReference"/>
          </w:rPr>
          <w:commentReference w:id="1163"/>
        </w:r>
      </w:ins>
      <w:r w:rsidR="00E61641">
        <w:rPr>
          <w:rFonts w:ascii="Times New Roman" w:hAnsi="Times New Roman" w:cs="Times New Roman"/>
          <w:sz w:val="24"/>
          <w:szCs w:val="24"/>
        </w:rPr>
        <w:t xml:space="preserve">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1168"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1169"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1170" w:author="Frank Seebacher" w:date="2025-07-25T13:59:00Z">
        <w:r w:rsidR="006B4512">
          <w:rPr>
            <w:rFonts w:ascii="Times New Roman" w:hAnsi="Times New Roman" w:cs="Times New Roman"/>
            <w:sz w:val="24"/>
            <w:szCs w:val="24"/>
          </w:rPr>
          <w:t xml:space="preserve"> </w:t>
        </w:r>
      </w:ins>
      <w:customXmlInsRangeStart w:id="1171"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1171"/>
          <w:ins w:id="1172" w:author="Frank Seebacher" w:date="2025-07-28T15:59:00Z">
            <w:r w:rsidR="00582CA2" w:rsidRPr="00582CA2">
              <w:rPr>
                <w:rFonts w:ascii="Times New Roman" w:eastAsia="Times New Roman" w:hAnsi="Times New Roman" w:cs="Times New Roman"/>
                <w:sz w:val="24"/>
                <w:rPrChange w:id="1173"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117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75" w:author="Frank Seebacher" w:date="2025-07-28T15:59:00Z">
                  <w:rPr>
                    <w:rFonts w:eastAsia="Times New Roman"/>
                  </w:rPr>
                </w:rPrChange>
              </w:rPr>
              <w:t xml:space="preserve"> 2011)</w:t>
            </w:r>
          </w:ins>
          <w:customXmlInsRangeStart w:id="1176" w:author="Frank Seebacher" w:date="2025-07-25T14:00:00Z"/>
        </w:sdtContent>
      </w:sdt>
      <w:customXmlInsRangeEnd w:id="1176"/>
      <w:ins w:id="1177" w:author="Frank Seebacher" w:date="2025-07-25T14:00:00Z">
        <w:r w:rsidR="006B4512">
          <w:rPr>
            <w:rFonts w:ascii="Times New Roman" w:hAnsi="Times New Roman" w:cs="Times New Roman"/>
            <w:sz w:val="24"/>
            <w:szCs w:val="24"/>
          </w:rPr>
          <w:t> </w:t>
        </w:r>
        <w:commentRangeStart w:id="1178"/>
        <w:r w:rsidR="006B4512">
          <w:rPr>
            <w:rFonts w:ascii="Times New Roman" w:hAnsi="Times New Roman" w:cs="Times New Roman"/>
            <w:sz w:val="24"/>
            <w:szCs w:val="24"/>
          </w:rPr>
          <w:t>while heart rat</w:t>
        </w:r>
      </w:ins>
      <w:ins w:id="1179" w:author="Frank Seebacher" w:date="2025-07-25T14:01:00Z">
        <w:r w:rsidR="006B4512">
          <w:rPr>
            <w:rFonts w:ascii="Times New Roman" w:hAnsi="Times New Roman" w:cs="Times New Roman"/>
            <w:sz w:val="24"/>
            <w:szCs w:val="24"/>
          </w:rPr>
          <w:t xml:space="preserve">e followed a Gaussian (inverted U-shape) curve as temperature increased </w:t>
        </w:r>
      </w:ins>
      <w:commentRangeEnd w:id="1178"/>
      <w:r w:rsidR="004351DA">
        <w:rPr>
          <w:rStyle w:val="CommentReference"/>
        </w:rPr>
        <w:commentReference w:id="1178"/>
      </w:r>
      <w:customXmlInsRangeStart w:id="1180"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1180"/>
          <w:ins w:id="1181" w:author="Frank Seebacher" w:date="2025-07-28T15:59:00Z">
            <w:r w:rsidR="00582CA2" w:rsidRPr="00582CA2">
              <w:rPr>
                <w:rFonts w:ascii="Times New Roman" w:eastAsia="Times New Roman" w:hAnsi="Times New Roman" w:cs="Times New Roman"/>
                <w:sz w:val="24"/>
                <w:rPrChange w:id="1182"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1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84" w:author="Frank Seebacher" w:date="2025-07-28T15:59:00Z">
                  <w:rPr>
                    <w:rFonts w:eastAsia="Times New Roman"/>
                  </w:rPr>
                </w:rPrChange>
              </w:rPr>
              <w:t xml:space="preserve"> 2019)</w:t>
            </w:r>
          </w:ins>
          <w:customXmlInsRangeStart w:id="1185" w:author="Frank Seebacher" w:date="2025-07-25T14:01:00Z"/>
        </w:sdtContent>
      </w:sdt>
      <w:customXmlInsRangeEnd w:id="1185"/>
      <w:ins w:id="1186"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1187" w:author="Frank Seebacher" w:date="2025-07-25T14:02:00Z">
        <w:r w:rsidR="00E61641" w:rsidDel="006B4512">
          <w:rPr>
            <w:rFonts w:ascii="Times New Roman" w:hAnsi="Times New Roman" w:cs="Times New Roman"/>
            <w:sz w:val="24"/>
            <w:szCs w:val="24"/>
          </w:rPr>
          <w:delText>Developing under f</w:delText>
        </w:r>
      </w:del>
      <w:ins w:id="1188"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1189" w:author="Frank Seebacher" w:date="2025-07-25T14:04:00Z">
        <w:r w:rsidR="00E61641" w:rsidDel="001D52CC">
          <w:rPr>
            <w:rFonts w:ascii="Times New Roman" w:hAnsi="Times New Roman" w:cs="Times New Roman"/>
            <w:sz w:val="24"/>
            <w:szCs w:val="24"/>
          </w:rPr>
          <w:delText xml:space="preserve">will </w:delText>
        </w:r>
      </w:del>
      <w:ins w:id="1190"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1191" w:author="Frank Seebacher" w:date="2025-07-25T14:04:00Z">
        <w:r w:rsidR="001D52CC">
          <w:rPr>
            <w:rFonts w:ascii="Times New Roman" w:hAnsi="Times New Roman" w:cs="Times New Roman"/>
            <w:sz w:val="24"/>
            <w:szCs w:val="24"/>
          </w:rPr>
          <w:t xml:space="preserve">likely to </w:t>
        </w:r>
      </w:ins>
      <w:ins w:id="1192" w:author="Frank Seebacher" w:date="2025-07-25T14:03:00Z">
        <w:r w:rsidR="006B4512">
          <w:rPr>
            <w:rFonts w:ascii="Times New Roman" w:hAnsi="Times New Roman" w:cs="Times New Roman"/>
            <w:sz w:val="24"/>
            <w:szCs w:val="24"/>
          </w:rPr>
          <w:t xml:space="preserve">have </w:t>
        </w:r>
      </w:ins>
      <w:ins w:id="1193"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1194"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1195"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1196" w:author="Frank Seebacher" w:date="2025-07-25T12:53:00Z">
        <w:r w:rsidR="00FA3121">
          <w:rPr>
            <w:rFonts w:ascii="Times New Roman" w:hAnsi="Times New Roman" w:cs="Times New Roman"/>
            <w:sz w:val="24"/>
            <w:szCs w:val="24"/>
          </w:rPr>
          <w:t xml:space="preserve">The decrease in </w:t>
        </w:r>
        <w:commentRangeStart w:id="1197"/>
        <w:r w:rsidR="00FA3121">
          <w:rPr>
            <w:rFonts w:ascii="Times New Roman" w:hAnsi="Times New Roman" w:cs="Times New Roman"/>
            <w:sz w:val="24"/>
            <w:szCs w:val="24"/>
          </w:rPr>
          <w:t>plasticity of body mass</w:t>
        </w:r>
      </w:ins>
      <w:ins w:id="1198" w:author="Frank Seebacher" w:date="2025-07-25T12:54:00Z">
        <w:r w:rsidR="00FA3121">
          <w:rPr>
            <w:rFonts w:ascii="Times New Roman" w:hAnsi="Times New Roman" w:cs="Times New Roman"/>
            <w:sz w:val="24"/>
            <w:szCs w:val="24"/>
          </w:rPr>
          <w:t xml:space="preserve"> in fluctuating environments we show here is</w:t>
        </w:r>
      </w:ins>
      <w:ins w:id="1199" w:author="Frank Seebacher" w:date="2025-07-25T12:55:00Z">
        <w:r w:rsidR="00FA3121">
          <w:rPr>
            <w:rFonts w:ascii="Times New Roman" w:hAnsi="Times New Roman" w:cs="Times New Roman"/>
            <w:sz w:val="24"/>
            <w:szCs w:val="24"/>
          </w:rPr>
          <w:t xml:space="preserve"> paralleled by decreases </w:t>
        </w:r>
        <w:r w:rsidR="00FA3121">
          <w:rPr>
            <w:rFonts w:ascii="Times New Roman" w:hAnsi="Times New Roman" w:cs="Times New Roman"/>
            <w:sz w:val="24"/>
            <w:szCs w:val="24"/>
          </w:rPr>
          <w:lastRenderedPageBreak/>
          <w:t xml:space="preserve">in mean mass in fluctuating relative to constant environments </w:t>
        </w:r>
      </w:ins>
      <w:customXmlInsRangeStart w:id="1200"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1200"/>
          <w:ins w:id="1201" w:author="Frank Seebacher" w:date="2025-07-28T15:59:00Z">
            <w:r w:rsidR="00582CA2" w:rsidRPr="00582CA2">
              <w:rPr>
                <w:rFonts w:ascii="Times New Roman" w:eastAsia="Times New Roman" w:hAnsi="Times New Roman" w:cs="Times New Roman"/>
                <w:sz w:val="24"/>
                <w:rPrChange w:id="1202"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12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4" w:author="Frank Seebacher" w:date="2025-07-28T15:59:00Z">
                  <w:rPr>
                    <w:rFonts w:eastAsia="Times New Roman"/>
                  </w:rPr>
                </w:rPrChange>
              </w:rPr>
              <w:t xml:space="preserve"> 2024)</w:t>
            </w:r>
          </w:ins>
          <w:customXmlInsRangeStart w:id="1205" w:author="Frank Seebacher" w:date="2025-07-25T12:55:00Z"/>
        </w:sdtContent>
      </w:sdt>
      <w:customXmlInsRangeEnd w:id="1205"/>
      <w:ins w:id="1206" w:author="Frank Seebacher" w:date="2025-07-25T12:56:00Z">
        <w:r w:rsidR="00FA3121">
          <w:rPr>
            <w:rFonts w:ascii="Times New Roman" w:hAnsi="Times New Roman" w:cs="Times New Roman"/>
            <w:sz w:val="24"/>
            <w:szCs w:val="24"/>
          </w:rPr>
          <w:t xml:space="preserve">. Body mass may be sensitive to temperature fluctuations because </w:t>
        </w:r>
      </w:ins>
      <w:ins w:id="1207"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1208" w:author="Frank Seebacher" w:date="2025-07-25T12:58:00Z">
        <w:r w:rsidR="00FA3121">
          <w:rPr>
            <w:rFonts w:ascii="Times New Roman" w:hAnsi="Times New Roman" w:cs="Times New Roman"/>
            <w:sz w:val="24"/>
            <w:szCs w:val="24"/>
          </w:rPr>
          <w:t>ne</w:t>
        </w:r>
      </w:ins>
      <w:ins w:id="1209" w:author="Frank Seebacher" w:date="2025-07-25T12:57:00Z">
        <w:r w:rsidR="00FA3121">
          <w:rPr>
            <w:rFonts w:ascii="Times New Roman" w:hAnsi="Times New Roman" w:cs="Times New Roman"/>
            <w:sz w:val="24"/>
            <w:szCs w:val="24"/>
          </w:rPr>
          <w:t xml:space="preserve">rgy </w:t>
        </w:r>
      </w:ins>
      <w:commentRangeEnd w:id="1197"/>
      <w:r w:rsidR="004351DA">
        <w:rPr>
          <w:rStyle w:val="CommentReference"/>
        </w:rPr>
        <w:commentReference w:id="1197"/>
      </w:r>
      <w:ins w:id="1210" w:author="Frank Seebacher" w:date="2025-07-25T12:57:00Z">
        <w:r w:rsidR="00FA3121">
          <w:rPr>
            <w:rFonts w:ascii="Times New Roman" w:hAnsi="Times New Roman" w:cs="Times New Roman"/>
            <w:sz w:val="24"/>
            <w:szCs w:val="24"/>
          </w:rPr>
          <w:t>expenditure. How</w:t>
        </w:r>
      </w:ins>
      <w:ins w:id="1211"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1212" w:author="Frank Seebacher" w:date="2025-07-25T12:56:00Z">
        <w:r w:rsidR="00FA3121">
          <w:rPr>
            <w:rFonts w:ascii="Times New Roman" w:hAnsi="Times New Roman" w:cs="Times New Roman"/>
            <w:sz w:val="24"/>
            <w:szCs w:val="24"/>
          </w:rPr>
          <w:t xml:space="preserve"> </w:t>
        </w:r>
      </w:ins>
      <w:del w:id="1213" w:author="Frank Seebacher" w:date="2025-07-25T13:02:00Z">
        <w:r w:rsidR="00E61641" w:rsidDel="0025269F">
          <w:rPr>
            <w:rFonts w:ascii="Times New Roman" w:hAnsi="Times New Roman" w:cs="Times New Roman"/>
            <w:sz w:val="24"/>
            <w:szCs w:val="24"/>
          </w:rPr>
          <w:delText>Nonetheless, t</w:delText>
        </w:r>
      </w:del>
      <w:ins w:id="1214"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1215" w:author="Frank Seebacher" w:date="2025-07-28T15:48:00Z">
        <w:r w:rsidR="00510AA2" w:rsidRPr="00402514" w:rsidDel="00CE2C98">
          <w:rPr>
            <w:rFonts w:ascii="Times New Roman" w:hAnsi="Times New Roman" w:cs="Times New Roman"/>
            <w:sz w:val="24"/>
            <w:szCs w:val="24"/>
          </w:rPr>
          <w:delText xml:space="preserve">suggest </w:delText>
        </w:r>
      </w:del>
      <w:ins w:id="1216"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1217" w:author="Frank Seebacher" w:date="2025-07-28T15:49:00Z">
        <w:r w:rsidR="00CE2C98">
          <w:rPr>
            <w:rFonts w:ascii="Times New Roman" w:hAnsi="Times New Roman" w:cs="Times New Roman"/>
            <w:sz w:val="24"/>
            <w:szCs w:val="24"/>
          </w:rPr>
          <w:t xml:space="preserve">re is </w:t>
        </w:r>
        <w:del w:id="1218" w:author="Daniel Noble" w:date="2025-09-12T15:44:00Z" w16du:dateUtc="2025-09-12T05:44:00Z">
          <w:r w:rsidR="00CE2C98" w:rsidDel="004351DA">
            <w:rPr>
              <w:rFonts w:ascii="Times New Roman" w:hAnsi="Times New Roman" w:cs="Times New Roman"/>
              <w:sz w:val="24"/>
              <w:szCs w:val="24"/>
            </w:rPr>
            <w:delText>little</w:delText>
          </w:r>
        </w:del>
      </w:ins>
      <w:ins w:id="1219" w:author="Daniel Noble" w:date="2025-09-12T15:44:00Z" w16du:dateUtc="2025-09-12T05:44:00Z">
        <w:r w:rsidR="004351DA">
          <w:rPr>
            <w:rFonts w:ascii="Times New Roman" w:hAnsi="Times New Roman" w:cs="Times New Roman"/>
            <w:sz w:val="24"/>
            <w:szCs w:val="24"/>
          </w:rPr>
          <w:t>weak</w:t>
        </w:r>
      </w:ins>
      <w:ins w:id="1220" w:author="Frank Seebacher" w:date="2025-07-28T15:49:00Z">
        <w:r w:rsidR="00CE2C98">
          <w:rPr>
            <w:rFonts w:ascii="Times New Roman" w:hAnsi="Times New Roman" w:cs="Times New Roman"/>
            <w:sz w:val="24"/>
            <w:szCs w:val="24"/>
          </w:rPr>
          <w:t xml:space="preserve"> support</w:t>
        </w:r>
      </w:ins>
      <w:ins w:id="1221" w:author="Frank Seebacher" w:date="2025-07-28T15:50:00Z">
        <w:r w:rsidR="00CE2C98">
          <w:rPr>
            <w:rFonts w:ascii="Times New Roman" w:hAnsi="Times New Roman" w:cs="Times New Roman"/>
            <w:sz w:val="24"/>
            <w:szCs w:val="24"/>
          </w:rPr>
          <w:t xml:space="preserve"> in the current literature</w:t>
        </w:r>
      </w:ins>
      <w:ins w:id="1222"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1223" w:author="Frank Seebacher" w:date="2025-07-28T15:48:00Z">
        <w:r w:rsidR="00CE2C98">
          <w:rPr>
            <w:rFonts w:ascii="Times New Roman" w:hAnsi="Times New Roman" w:cs="Times New Roman"/>
            <w:sz w:val="24"/>
            <w:szCs w:val="24"/>
          </w:rPr>
          <w:t>phenotypic plasticity</w:t>
        </w:r>
      </w:ins>
      <w:del w:id="1224" w:author="Frank Seebacher" w:date="2025-07-28T15:49:00Z">
        <w:r w:rsidR="00510AA2" w:rsidRPr="00402514" w:rsidDel="00CE2C98">
          <w:rPr>
            <w:rFonts w:ascii="Times New Roman" w:hAnsi="Times New Roman" w:cs="Times New Roman"/>
            <w:sz w:val="24"/>
            <w:szCs w:val="24"/>
          </w:rPr>
          <w:delText>ability to</w:delText>
        </w:r>
      </w:del>
      <w:del w:id="1225"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1226"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1227" w:author="Frank Seebacher" w:date="2025-07-28T15:50:00Z">
        <w:r w:rsidR="00510AA2" w:rsidRPr="00402514" w:rsidDel="00CE2C98">
          <w:rPr>
            <w:rFonts w:ascii="Times New Roman" w:hAnsi="Times New Roman" w:cs="Times New Roman"/>
            <w:sz w:val="24"/>
            <w:szCs w:val="24"/>
          </w:rPr>
          <w:delText>, short-term</w:delText>
        </w:r>
      </w:del>
      <w:ins w:id="1228"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1229" w:author="Frank Seebacher" w:date="2025-07-28T15:52:00Z">
        <w:r w:rsidR="00510AA2" w:rsidRPr="00402514" w:rsidDel="00B964E3">
          <w:rPr>
            <w:rFonts w:ascii="Times New Roman" w:hAnsi="Times New Roman" w:cs="Times New Roman"/>
            <w:sz w:val="24"/>
            <w:szCs w:val="24"/>
          </w:rPr>
          <w:delText xml:space="preserve">the </w:delText>
        </w:r>
      </w:del>
      <w:ins w:id="1230"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1231" w:author="Frank Seebacher" w:date="2025-07-28T15:52:00Z">
        <w:r w:rsidR="00B964E3">
          <w:rPr>
            <w:rFonts w:ascii="Times New Roman" w:hAnsi="Times New Roman" w:cs="Times New Roman"/>
            <w:sz w:val="24"/>
            <w:szCs w:val="24"/>
          </w:rPr>
          <w:t>es</w:t>
        </w:r>
      </w:ins>
      <w:del w:id="1232"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1233" w:author="Frank Seebacher" w:date="2025-07-28T15:59:00Z">
            <w:r w:rsidR="00582CA2" w:rsidRPr="00582CA2">
              <w:rPr>
                <w:rFonts w:ascii="Times New Roman" w:eastAsia="Times New Roman" w:hAnsi="Times New Roman" w:cs="Times New Roman"/>
                <w:sz w:val="24"/>
                <w:rPrChange w:id="123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235"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123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23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38" w:author="Frank Seebacher" w:date="2025-07-28T15:59:00Z">
                  <w:rPr>
                    <w:rFonts w:eastAsia="Times New Roman"/>
                  </w:rPr>
                </w:rPrChange>
              </w:rPr>
              <w:t xml:space="preserve"> 2021; Schulte 2014)</w:t>
            </w:r>
          </w:ins>
          <w:del w:id="1239"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1240" w:author="Frank Seebacher" w:date="2025-07-28T15:59:00Z">
            <w:r w:rsidR="00582CA2" w:rsidRPr="00582CA2">
              <w:rPr>
                <w:rFonts w:ascii="Times New Roman" w:eastAsia="Times New Roman" w:hAnsi="Times New Roman" w:cs="Times New Roman"/>
                <w:sz w:val="24"/>
                <w:rPrChange w:id="1241"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124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43" w:author="Frank Seebacher" w:date="2025-07-28T15:59:00Z">
                  <w:rPr>
                    <w:rFonts w:eastAsia="Times New Roman"/>
                  </w:rPr>
                </w:rPrChange>
              </w:rPr>
              <w:t xml:space="preserve"> 2016)</w:t>
            </w:r>
          </w:ins>
          <w:del w:id="1244"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1245" w:author="Frank Seebacher" w:date="2025-07-28T15:59:00Z">
            <w:r w:rsidR="00582CA2" w:rsidRPr="00582CA2">
              <w:rPr>
                <w:rFonts w:ascii="Times New Roman" w:eastAsia="Times New Roman" w:hAnsi="Times New Roman" w:cs="Times New Roman"/>
                <w:sz w:val="24"/>
                <w:rPrChange w:id="1246"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124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48" w:author="Frank Seebacher" w:date="2025-07-28T15:59:00Z">
                  <w:rPr>
                    <w:rFonts w:eastAsia="Times New Roman"/>
                  </w:rPr>
                </w:rPrChange>
              </w:rPr>
              <w:t xml:space="preserve"> 2016)</w:t>
            </w:r>
          </w:ins>
          <w:del w:id="1249"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1250" w:author="Frank Seebacher" w:date="2025-07-28T15:59:00Z">
            <w:r w:rsidR="00582CA2" w:rsidRPr="00582CA2">
              <w:rPr>
                <w:rFonts w:ascii="Times New Roman" w:eastAsia="Times New Roman" w:hAnsi="Times New Roman" w:cs="Times New Roman"/>
                <w:sz w:val="24"/>
                <w:rPrChange w:id="1251"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1252"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1253"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1254" w:author="Frank Seebacher" w:date="2025-07-28T15:59:00Z">
                  <w:rPr>
                    <w:rFonts w:eastAsia="Times New Roman"/>
                  </w:rPr>
                </w:rPrChange>
              </w:rPr>
              <w:t>Brönmark</w:t>
            </w:r>
            <w:proofErr w:type="spellEnd"/>
            <w:r w:rsidR="00582CA2" w:rsidRPr="00582CA2">
              <w:rPr>
                <w:rFonts w:ascii="Times New Roman" w:eastAsia="Times New Roman" w:hAnsi="Times New Roman" w:cs="Times New Roman"/>
                <w:sz w:val="24"/>
                <w:rPrChange w:id="1255" w:author="Frank Seebacher" w:date="2025-07-28T15:59:00Z">
                  <w:rPr>
                    <w:rFonts w:eastAsia="Times New Roman"/>
                  </w:rPr>
                </w:rPrChange>
              </w:rPr>
              <w:t xml:space="preserve"> 2022)</w:t>
            </w:r>
          </w:ins>
          <w:del w:id="1256"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1257" w:author="Frank Seebacher" w:date="2025-07-28T15:59:00Z">
            <w:r w:rsidR="00582CA2" w:rsidRPr="00582CA2">
              <w:rPr>
                <w:rFonts w:ascii="Times New Roman" w:eastAsia="Times New Roman" w:hAnsi="Times New Roman" w:cs="Times New Roman"/>
                <w:sz w:val="24"/>
                <w:rPrChange w:id="125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259"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126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2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62" w:author="Frank Seebacher" w:date="2025-07-28T15:59:00Z">
                  <w:rPr>
                    <w:rFonts w:eastAsia="Times New Roman"/>
                  </w:rPr>
                </w:rPrChange>
              </w:rPr>
              <w:t xml:space="preserve"> 2007)</w:t>
            </w:r>
          </w:ins>
          <w:del w:id="1263"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1264" w:author="Frank Seebacher" w:date="2025-07-25T14:31:00Z">
        <w:r w:rsidR="000E7119" w:rsidDel="00896875">
          <w:rPr>
            <w:rFonts w:ascii="Times New Roman" w:hAnsi="Times New Roman" w:cs="Times New Roman"/>
            <w:sz w:val="24"/>
            <w:szCs w:val="24"/>
          </w:rPr>
          <w:delText>short-term</w:delText>
        </w:r>
      </w:del>
      <w:ins w:id="1265"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1266" w:author="Frank Seebacher" w:date="2025-07-25T14:31:00Z">
        <w:r w:rsidR="000E7119" w:rsidDel="00896875">
          <w:rPr>
            <w:rFonts w:ascii="Times New Roman" w:hAnsi="Times New Roman" w:cs="Times New Roman"/>
            <w:sz w:val="24"/>
            <w:szCs w:val="24"/>
          </w:rPr>
          <w:delText xml:space="preserve">variability </w:delText>
        </w:r>
      </w:del>
      <w:ins w:id="1267"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1268"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1269" w:author="Frank Seebacher" w:date="2025-07-25T14:32:00Z">
        <w:r w:rsidRPr="00402514" w:rsidDel="00896875">
          <w:rPr>
            <w:rFonts w:ascii="Times New Roman" w:hAnsi="Times New Roman" w:cs="Times New Roman"/>
            <w:sz w:val="24"/>
            <w:szCs w:val="24"/>
          </w:rPr>
          <w:delText xml:space="preserve">conclude </w:delText>
        </w:r>
      </w:del>
      <w:ins w:id="1270"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1271" w:author="Frank Seebacher" w:date="2025-07-28T11:29:00Z">
        <w:r w:rsidRPr="00402514" w:rsidDel="00C869E5">
          <w:rPr>
            <w:rFonts w:ascii="Times New Roman" w:hAnsi="Times New Roman" w:cs="Times New Roman"/>
            <w:sz w:val="24"/>
            <w:szCs w:val="24"/>
          </w:rPr>
          <w:delText>longer-term</w:delText>
        </w:r>
      </w:del>
      <w:del w:id="1272"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1273"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1274" w:author="Frank Seebacher" w:date="2025-07-28T15:59:00Z">
            <w:r w:rsidR="00582CA2" w:rsidRPr="00582CA2">
              <w:rPr>
                <w:rFonts w:ascii="Times New Roman" w:eastAsia="Times New Roman" w:hAnsi="Times New Roman" w:cs="Times New Roman"/>
                <w:sz w:val="24"/>
                <w:rPrChange w:id="1275"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127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77"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127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79" w:author="Frank Seebacher" w:date="2025-07-28T15:59:00Z">
                  <w:rPr>
                    <w:rFonts w:eastAsia="Times New Roman"/>
                  </w:rPr>
                </w:rPrChange>
              </w:rPr>
              <w:t xml:space="preserve"> 2022)</w:t>
            </w:r>
          </w:ins>
          <w:del w:id="1280"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1281" w:author="Frank Seebacher" w:date="2025-07-28T15:59:00Z">
            <w:r w:rsidR="00582CA2" w:rsidRPr="00582CA2">
              <w:rPr>
                <w:rFonts w:ascii="Times New Roman" w:eastAsia="Times New Roman" w:hAnsi="Times New Roman" w:cs="Times New Roman"/>
                <w:sz w:val="24"/>
                <w:rPrChange w:id="1282"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12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84" w:author="Frank Seebacher" w:date="2025-07-28T15:59:00Z">
                  <w:rPr>
                    <w:rFonts w:eastAsia="Times New Roman"/>
                  </w:rPr>
                </w:rPrChange>
              </w:rPr>
              <w:t xml:space="preserve"> 2021)</w:t>
            </w:r>
          </w:ins>
          <w:del w:id="1285"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w:t>
      </w:r>
      <w:r w:rsidR="00510AA2" w:rsidRPr="00402514">
        <w:rPr>
          <w:rFonts w:ascii="Times New Roman" w:hAnsi="Times New Roman" w:cs="Times New Roman"/>
          <w:sz w:val="24"/>
          <w:szCs w:val="24"/>
        </w:rPr>
        <w:lastRenderedPageBreak/>
        <w:t>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1286" w:author="Frank Seebacher" w:date="2025-07-23T16:07:00Z">
        <w:r w:rsidR="00140C58">
          <w:rPr>
            <w:rFonts w:ascii="Times New Roman" w:hAnsi="Times New Roman" w:cs="Times New Roman"/>
            <w:sz w:val="24"/>
            <w:szCs w:val="24"/>
          </w:rPr>
          <w:t>o</w:t>
        </w:r>
      </w:ins>
      <w:del w:id="1287"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w:t>
      </w:r>
      <w:proofErr w:type="spellStart"/>
      <w:r w:rsidR="00510AA2" w:rsidRPr="00402514">
        <w:rPr>
          <w:rFonts w:ascii="Times New Roman" w:hAnsi="Times New Roman" w:cs="Times New Roman"/>
          <w:sz w:val="24"/>
          <w:szCs w:val="24"/>
        </w:rPr>
        <w:t>plastic</w:t>
      </w:r>
      <w:ins w:id="1288" w:author="Frank Seebacher" w:date="2025-07-23T16:07:00Z">
        <w:r w:rsidR="00140C58">
          <w:rPr>
            <w:rFonts w:ascii="Times New Roman" w:hAnsi="Times New Roman" w:cs="Times New Roman"/>
            <w:sz w:val="24"/>
            <w:szCs w:val="24"/>
          </w:rPr>
          <w:t>ic</w:t>
        </w:r>
        <w:proofErr w:type="spellEnd"/>
        <w:r w:rsidR="00140C58">
          <w:rPr>
            <w:rFonts w:ascii="Times New Roman" w:hAnsi="Times New Roman" w:cs="Times New Roman"/>
            <w:sz w:val="24"/>
            <w:szCs w:val="24"/>
          </w:rPr>
          <w:t xml:space="preserve"> responses</w:t>
        </w:r>
      </w:ins>
      <w:del w:id="1289"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1290" w:author="Frank Seebacher" w:date="2025-07-28T15:59:00Z">
            <w:r w:rsidR="00582CA2" w:rsidRPr="00582CA2">
              <w:rPr>
                <w:rFonts w:ascii="Times New Roman" w:eastAsia="Times New Roman" w:hAnsi="Times New Roman" w:cs="Times New Roman"/>
                <w:sz w:val="24"/>
                <w:rPrChange w:id="1291" w:author="Frank Seebacher" w:date="2025-07-28T15:59:00Z">
                  <w:rPr>
                    <w:rFonts w:eastAsia="Times New Roman"/>
                  </w:rPr>
                </w:rPrChange>
              </w:rPr>
              <w:t>(Lattin &amp; Kelly 2020)</w:t>
            </w:r>
          </w:ins>
          <w:del w:id="1292"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1293" w:author="Frank Seebacher" w:date="2025-07-28T15:59:00Z">
            <w:r w:rsidR="00582CA2" w:rsidRPr="00582CA2">
              <w:rPr>
                <w:rFonts w:ascii="Times New Roman" w:eastAsia="Times New Roman" w:hAnsi="Times New Roman" w:cs="Times New Roman"/>
                <w:sz w:val="24"/>
                <w:rPrChange w:id="1294"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12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96" w:author="Frank Seebacher" w:date="2025-07-28T15:59:00Z">
                  <w:rPr>
                    <w:rFonts w:eastAsia="Times New Roman"/>
                  </w:rPr>
                </w:rPrChange>
              </w:rPr>
              <w:t xml:space="preserve"> 2020)</w:t>
            </w:r>
          </w:ins>
          <w:del w:id="1297"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1298" w:author="Frank Seebacher" w:date="2025-07-28T15:59:00Z">
            <w:r w:rsidR="00582CA2" w:rsidRPr="00582CA2">
              <w:rPr>
                <w:rFonts w:ascii="Times New Roman" w:eastAsia="Times New Roman" w:hAnsi="Times New Roman" w:cs="Times New Roman"/>
                <w:sz w:val="24"/>
                <w:rPrChange w:id="1299"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30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01"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13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03"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130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05" w:author="Frank Seebacher" w:date="2025-07-28T15:59:00Z">
                  <w:rPr>
                    <w:rFonts w:eastAsia="Times New Roman"/>
                  </w:rPr>
                </w:rPrChange>
              </w:rPr>
              <w:t xml:space="preserve"> 2017)</w:t>
            </w:r>
          </w:ins>
          <w:del w:id="1306"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1307" w:author="Frank Seebacher" w:date="2025-07-28T15:59:00Z">
            <w:r w:rsidR="00582CA2" w:rsidRPr="00582CA2">
              <w:rPr>
                <w:rFonts w:ascii="Times New Roman" w:eastAsia="Times New Roman" w:hAnsi="Times New Roman" w:cs="Times New Roman"/>
                <w:sz w:val="24"/>
                <w:rPrChange w:id="1308"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130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310" w:author="Frank Seebacher" w:date="2025-07-28T15:59:00Z">
                  <w:rPr>
                    <w:rFonts w:eastAsia="Times New Roman"/>
                  </w:rPr>
                </w:rPrChange>
              </w:rPr>
              <w:t xml:space="preserve"> 2022)</w:t>
            </w:r>
          </w:ins>
          <w:del w:id="1311"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w:t>
      </w:r>
      <w:proofErr w:type="gramStart"/>
      <w:r w:rsidRPr="00402514">
        <w:rPr>
          <w:rFonts w:ascii="Times New Roman" w:hAnsi="Times New Roman" w:cs="Times New Roman"/>
          <w:sz w:val="24"/>
          <w:szCs w:val="24"/>
        </w:rPr>
        <w:t>of  experiments</w:t>
      </w:r>
      <w:proofErr w:type="gramEnd"/>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1312" w:author="Frank Seebacher" w:date="2025-07-25T14:50:00Z">
        <w:r w:rsidR="00052972">
          <w:rPr>
            <w:rFonts w:ascii="Times New Roman" w:hAnsi="Times New Roman" w:cs="Times New Roman"/>
            <w:sz w:val="24"/>
            <w:szCs w:val="24"/>
          </w:rPr>
          <w:t xml:space="preserve">However, the data available in the </w:t>
        </w:r>
      </w:ins>
      <w:ins w:id="1313" w:author="Frank Seebacher" w:date="2025-07-25T14:51:00Z">
        <w:r w:rsidR="00052972">
          <w:rPr>
            <w:rFonts w:ascii="Times New Roman" w:hAnsi="Times New Roman" w:cs="Times New Roman"/>
            <w:sz w:val="24"/>
            <w:szCs w:val="24"/>
          </w:rPr>
          <w:t xml:space="preserve">literature provide a very limited picture of how fluctuations </w:t>
        </w:r>
      </w:ins>
      <w:ins w:id="1314" w:author="Frank Seebacher" w:date="2025-07-25T14:52:00Z">
        <w:r w:rsidR="00052972">
          <w:rPr>
            <w:rFonts w:ascii="Times New Roman" w:hAnsi="Times New Roman" w:cs="Times New Roman"/>
            <w:sz w:val="24"/>
            <w:szCs w:val="24"/>
          </w:rPr>
          <w:t>i</w:t>
        </w:r>
      </w:ins>
      <w:ins w:id="1315" w:author="Frank Seebacher" w:date="2025-07-25T14:51:00Z">
        <w:r w:rsidR="00052972">
          <w:rPr>
            <w:rFonts w:ascii="Times New Roman" w:hAnsi="Times New Roman" w:cs="Times New Roman"/>
            <w:sz w:val="24"/>
            <w:szCs w:val="24"/>
          </w:rPr>
          <w:t>n environment</w:t>
        </w:r>
      </w:ins>
      <w:ins w:id="1316" w:author="Frank Seebacher" w:date="2025-07-25T14:52:00Z">
        <w:r w:rsidR="00052972">
          <w:rPr>
            <w:rFonts w:ascii="Times New Roman" w:hAnsi="Times New Roman" w:cs="Times New Roman"/>
            <w:sz w:val="24"/>
            <w:szCs w:val="24"/>
          </w:rPr>
          <w:t>al</w:t>
        </w:r>
      </w:ins>
      <w:ins w:id="1317" w:author="Frank Seebacher" w:date="2025-07-25T14:51:00Z">
        <w:r w:rsidR="00052972">
          <w:rPr>
            <w:rFonts w:ascii="Times New Roman" w:hAnsi="Times New Roman" w:cs="Times New Roman"/>
            <w:sz w:val="24"/>
            <w:szCs w:val="24"/>
          </w:rPr>
          <w:t xml:space="preserve"> affect plastic responses</w:t>
        </w:r>
      </w:ins>
      <w:ins w:id="1318" w:author="Frank Seebacher" w:date="2025-07-25T14:52:00Z">
        <w:r w:rsidR="00052972">
          <w:rPr>
            <w:rFonts w:ascii="Times New Roman" w:hAnsi="Times New Roman" w:cs="Times New Roman"/>
            <w:sz w:val="24"/>
            <w:szCs w:val="24"/>
          </w:rPr>
          <w:t>. Diel variations are ubiquitous in natural environme</w:t>
        </w:r>
      </w:ins>
      <w:ins w:id="1319" w:author="Frank Seebacher" w:date="2025-07-25T14:53:00Z">
        <w:r w:rsidR="00052972">
          <w:rPr>
            <w:rFonts w:ascii="Times New Roman" w:hAnsi="Times New Roman" w:cs="Times New Roman"/>
            <w:sz w:val="24"/>
            <w:szCs w:val="24"/>
          </w:rPr>
          <w:t>n</w:t>
        </w:r>
      </w:ins>
      <w:ins w:id="1320" w:author="Frank Seebacher" w:date="2025-07-25T14:52:00Z">
        <w:r w:rsidR="00052972">
          <w:rPr>
            <w:rFonts w:ascii="Times New Roman" w:hAnsi="Times New Roman" w:cs="Times New Roman"/>
            <w:sz w:val="24"/>
            <w:szCs w:val="24"/>
          </w:rPr>
          <w:t>ts but</w:t>
        </w:r>
      </w:ins>
      <w:ins w:id="1321" w:author="Frank Seebacher" w:date="2025-07-25T14:54:00Z">
        <w:r w:rsidR="002D16DF">
          <w:rPr>
            <w:rFonts w:ascii="Times New Roman" w:hAnsi="Times New Roman" w:cs="Times New Roman"/>
            <w:sz w:val="24"/>
            <w:szCs w:val="24"/>
          </w:rPr>
          <w:t>,</w:t>
        </w:r>
      </w:ins>
      <w:ins w:id="1322"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323" w:author="Frank Seebacher" w:date="2025-07-25T14:54:00Z">
        <w:r w:rsidR="002D16DF">
          <w:rPr>
            <w:rFonts w:ascii="Times New Roman" w:hAnsi="Times New Roman" w:cs="Times New Roman"/>
            <w:sz w:val="24"/>
            <w:szCs w:val="24"/>
          </w:rPr>
          <w:t>ratures also vary at different time and spatial scales</w:t>
        </w:r>
      </w:ins>
      <w:ins w:id="1324" w:author="Frank Seebacher" w:date="2025-07-25T14:56:00Z">
        <w:r w:rsidR="002D16DF">
          <w:rPr>
            <w:rFonts w:ascii="Times New Roman" w:hAnsi="Times New Roman" w:cs="Times New Roman"/>
            <w:sz w:val="24"/>
            <w:szCs w:val="24"/>
          </w:rPr>
          <w:t>.</w:t>
        </w:r>
      </w:ins>
      <w:ins w:id="1325" w:author="Frank Seebacher" w:date="2025-07-25T14:54:00Z">
        <w:r w:rsidR="002D16DF">
          <w:rPr>
            <w:rFonts w:ascii="Times New Roman" w:hAnsi="Times New Roman" w:cs="Times New Roman"/>
            <w:sz w:val="24"/>
            <w:szCs w:val="24"/>
          </w:rPr>
          <w:t xml:space="preserve"> </w:t>
        </w:r>
      </w:ins>
      <w:ins w:id="1326" w:author="Frank Seebacher" w:date="2025-07-25T14:56:00Z">
        <w:r w:rsidR="002D16DF">
          <w:rPr>
            <w:rFonts w:ascii="Times New Roman" w:hAnsi="Times New Roman" w:cs="Times New Roman"/>
            <w:sz w:val="24"/>
            <w:szCs w:val="24"/>
          </w:rPr>
          <w:t>V</w:t>
        </w:r>
      </w:ins>
      <w:ins w:id="1327" w:author="Frank Seebacher" w:date="2025-07-25T14:54:00Z">
        <w:r w:rsidR="002D16DF">
          <w:rPr>
            <w:rFonts w:ascii="Times New Roman" w:hAnsi="Times New Roman" w:cs="Times New Roman"/>
            <w:sz w:val="24"/>
            <w:szCs w:val="24"/>
          </w:rPr>
          <w:t xml:space="preserve">ery little </w:t>
        </w:r>
      </w:ins>
      <w:ins w:id="1328" w:author="Frank Seebacher" w:date="2025-07-25T14:55:00Z">
        <w:r w:rsidR="002D16DF">
          <w:rPr>
            <w:rFonts w:ascii="Times New Roman" w:hAnsi="Times New Roman" w:cs="Times New Roman"/>
            <w:sz w:val="24"/>
            <w:szCs w:val="24"/>
          </w:rPr>
          <w:t>is known about the impact of these more complex</w:t>
        </w:r>
      </w:ins>
      <w:ins w:id="1329" w:author="Frank Seebacher" w:date="2025-07-25T14:52:00Z">
        <w:r w:rsidR="00052972">
          <w:rPr>
            <w:rFonts w:ascii="Times New Roman" w:hAnsi="Times New Roman" w:cs="Times New Roman"/>
            <w:sz w:val="24"/>
            <w:szCs w:val="24"/>
          </w:rPr>
          <w:t xml:space="preserve"> </w:t>
        </w:r>
      </w:ins>
      <w:ins w:id="1330" w:author="Frank Seebacher" w:date="2025-07-25T14:55:00Z">
        <w:r w:rsidR="002D16DF">
          <w:rPr>
            <w:rFonts w:ascii="Times New Roman" w:hAnsi="Times New Roman" w:cs="Times New Roman"/>
            <w:sz w:val="24"/>
            <w:szCs w:val="24"/>
          </w:rPr>
          <w:t>environments</w:t>
        </w:r>
      </w:ins>
      <w:moveFromRangeStart w:id="1331" w:author="Frank Seebacher" w:date="2025-07-25T14:55:00Z" w:name="move204347770"/>
      <w:moveFrom w:id="1332" w:author="Frank Seebacher" w:date="2025-07-25T14:55:00Z">
        <w:del w:id="1333"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331"/>
      <w:del w:id="1334"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335"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1336" w:author="Frank Seebacher" w:date="2025-07-25T14:56:00Z">
        <w:r w:rsidR="00471CD1">
          <w:rPr>
            <w:rFonts w:ascii="Times New Roman" w:hAnsi="Times New Roman" w:cs="Times New Roman"/>
            <w:sz w:val="24"/>
            <w:szCs w:val="24"/>
          </w:rPr>
          <w:t xml:space="preserve">Additionally, </w:t>
        </w:r>
      </w:ins>
      <w:ins w:id="1337" w:author="Frank Seebacher" w:date="2025-07-25T14:57:00Z">
        <w:r w:rsidR="00471CD1">
          <w:rPr>
            <w:rFonts w:ascii="Times New Roman" w:hAnsi="Times New Roman" w:cs="Times New Roman"/>
            <w:sz w:val="24"/>
            <w:szCs w:val="24"/>
          </w:rPr>
          <w:t>o</w:t>
        </w:r>
      </w:ins>
      <w:moveToRangeStart w:id="1338" w:author="Frank Seebacher" w:date="2025-07-25T14:55:00Z" w:name="move204347770"/>
      <w:moveTo w:id="1339" w:author="Frank Seebacher" w:date="2025-07-25T14:55:00Z">
        <w:del w:id="1340"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 xml:space="preserve">ur conclusions pertain </w:t>
        </w:r>
        <w:r w:rsidR="002D16DF" w:rsidRPr="00402514">
          <w:rPr>
            <w:rFonts w:ascii="Times New Roman" w:hAnsi="Times New Roman" w:cs="Times New Roman"/>
            <w:sz w:val="24"/>
            <w:szCs w:val="24"/>
          </w:rPr>
          <w:lastRenderedPageBreak/>
          <w:t>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338"/>
      <w:r w:rsidRPr="00402514">
        <w:rPr>
          <w:rFonts w:ascii="Times New Roman" w:hAnsi="Times New Roman" w:cs="Times New Roman"/>
          <w:sz w:val="24"/>
          <w:szCs w:val="24"/>
        </w:rPr>
        <w:t>We suggest that future research should explore the impacts of transgenerational thermal variability</w:t>
      </w:r>
      <w:ins w:id="1341" w:author="Frank Seebacher" w:date="2025-07-25T14:57:00Z">
        <w:r w:rsidR="00CD5C8F">
          <w:rPr>
            <w:rFonts w:ascii="Times New Roman" w:hAnsi="Times New Roman" w:cs="Times New Roman"/>
            <w:sz w:val="24"/>
            <w:szCs w:val="24"/>
          </w:rPr>
          <w:t xml:space="preserve"> at different temporal </w:t>
        </w:r>
      </w:ins>
      <w:ins w:id="1342" w:author="Frank Seebacher" w:date="2025-07-25T14:58:00Z">
        <w:r w:rsidR="00FA021D">
          <w:rPr>
            <w:rFonts w:ascii="Times New Roman" w:hAnsi="Times New Roman" w:cs="Times New Roman"/>
            <w:sz w:val="24"/>
            <w:szCs w:val="24"/>
          </w:rPr>
          <w:t>s</w:t>
        </w:r>
      </w:ins>
      <w:ins w:id="1343" w:author="Frank Seebacher" w:date="2025-07-25T14:57:00Z">
        <w:r w:rsidR="00CD5C8F">
          <w:rPr>
            <w:rFonts w:ascii="Times New Roman" w:hAnsi="Times New Roman" w:cs="Times New Roman"/>
            <w:sz w:val="24"/>
            <w:szCs w:val="24"/>
          </w:rPr>
          <w:t>c</w:t>
        </w:r>
      </w:ins>
      <w:ins w:id="1344" w:author="Frank Seebacher" w:date="2025-07-25T14:58:00Z">
        <w:r w:rsidR="00FA021D">
          <w:rPr>
            <w:rFonts w:ascii="Times New Roman" w:hAnsi="Times New Roman" w:cs="Times New Roman"/>
            <w:sz w:val="24"/>
            <w:szCs w:val="24"/>
          </w:rPr>
          <w:t>a</w:t>
        </w:r>
      </w:ins>
      <w:ins w:id="1345" w:author="Frank Seebacher" w:date="2025-07-25T14:57:00Z">
        <w:r w:rsidR="00CD5C8F">
          <w:rPr>
            <w:rFonts w:ascii="Times New Roman" w:hAnsi="Times New Roman" w:cs="Times New Roman"/>
            <w:sz w:val="24"/>
            <w:szCs w:val="24"/>
          </w:rPr>
          <w:t>les</w:t>
        </w:r>
      </w:ins>
      <w:del w:id="1346"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347"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348" w:author="Frank Seebacher" w:date="2025-07-28T16:00:00Z"/>
              <w:rFonts w:ascii="Times New Roman" w:eastAsia="Times New Roman" w:hAnsi="Times New Roman" w:cs="Times New Roman"/>
              <w:sz w:val="24"/>
              <w:szCs w:val="24"/>
              <w:rPrChange w:id="1349" w:author="Frank Seebacher" w:date="2025-07-28T16:00:00Z">
                <w:rPr>
                  <w:ins w:id="1350" w:author="Frank Seebacher" w:date="2025-07-28T16:00:00Z"/>
                  <w:rFonts w:eastAsia="Times New Roman"/>
                  <w:sz w:val="24"/>
                  <w:szCs w:val="24"/>
                </w:rPr>
              </w:rPrChange>
            </w:rPr>
          </w:pPr>
          <w:ins w:id="1351" w:author="Frank Seebacher" w:date="2025-07-28T16:00:00Z">
            <w:r w:rsidRPr="00582CA2">
              <w:rPr>
                <w:rFonts w:ascii="Times New Roman" w:eastAsia="Times New Roman" w:hAnsi="Times New Roman" w:cs="Times New Roman"/>
                <w:rPrChange w:id="1352"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353" w:author="Frank Seebacher" w:date="2025-07-28T16:00:00Z"/>
            </w:rPr>
          </w:pPr>
          <w:ins w:id="1354"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355" w:author="Frank Seebacher" w:date="2025-07-28T16:00:00Z"/>
            </w:rPr>
          </w:pPr>
          <w:ins w:id="1356"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357" w:author="Frank Seebacher" w:date="2025-07-28T16:00:00Z"/>
            </w:rPr>
          </w:pPr>
          <w:ins w:id="1358" w:author="Frank Seebacher" w:date="2025-07-28T16:00:00Z">
            <w:r w:rsidRPr="00582CA2">
              <w:t xml:space="preserve">Bozinovic,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359" w:author="Frank Seebacher" w:date="2025-07-28T16:00:00Z"/>
            </w:rPr>
          </w:pPr>
          <w:ins w:id="1360"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361" w:author="Frank Seebacher" w:date="2025-07-28T16:00:00Z"/>
            </w:rPr>
          </w:pPr>
          <w:proofErr w:type="spellStart"/>
          <w:ins w:id="1362"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363" w:author="Frank Seebacher" w:date="2025-07-28T16:00:00Z"/>
            </w:rPr>
          </w:pPr>
          <w:proofErr w:type="spellStart"/>
          <w:ins w:id="1364"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365" w:author="Frank Seebacher" w:date="2025-07-28T16:00:00Z"/>
            </w:rPr>
          </w:pPr>
          <w:ins w:id="1366" w:author="Frank Seebacher" w:date="2025-07-28T16:00:00Z">
            <w:r w:rsidRPr="00582CA2">
              <w:t xml:space="preserve">Cinar,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367" w:author="Frank Seebacher" w:date="2025-07-28T16:00:00Z"/>
            </w:rPr>
          </w:pPr>
          <w:ins w:id="1368" w:author="Frank Seebacher" w:date="2025-07-28T16:00:00Z">
            <w:r w:rsidRPr="00582CA2">
              <w:t xml:space="preserve">Cooke, S.J., Bergman, J.N., </w:t>
            </w:r>
            <w:proofErr w:type="spellStart"/>
            <w:r w:rsidRPr="00582CA2">
              <w:t>Madliger</w:t>
            </w:r>
            <w:proofErr w:type="spellEnd"/>
            <w:r w:rsidRPr="00582CA2">
              <w:t xml:space="preserve">, C.L., Cramp, R.L., Beardall, J., Burness,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6"/>
            <w:ind w:left="300" w:hanging="300"/>
            <w:divId w:val="349644215"/>
            <w:rPr>
              <w:ins w:id="1369" w:author="Frank Seebacher" w:date="2025-07-28T16:00:00Z"/>
            </w:rPr>
          </w:pPr>
          <w:ins w:id="1370" w:author="Frank Seebacher" w:date="2025-07-28T16:00:00Z">
            <w:r w:rsidRPr="00582CA2">
              <w:lastRenderedPageBreak/>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6"/>
            <w:ind w:left="300" w:hanging="300"/>
            <w:divId w:val="349644215"/>
            <w:rPr>
              <w:ins w:id="1371" w:author="Frank Seebacher" w:date="2025-07-28T16:00:00Z"/>
            </w:rPr>
          </w:pPr>
          <w:ins w:id="1372"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373" w:author="Frank Seebacher" w:date="2025-07-28T16:00:00Z"/>
            </w:rPr>
          </w:pPr>
          <w:ins w:id="1374"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375" w:author="Frank Seebacher" w:date="2025-07-28T16:00:00Z"/>
            </w:rPr>
          </w:pPr>
          <w:ins w:id="1376" w:author="Frank Seebacher" w:date="2025-07-28T16:00:00Z">
            <w:r w:rsidRPr="00582CA2">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6"/>
            <w:ind w:left="300" w:hanging="300"/>
            <w:divId w:val="349644215"/>
            <w:rPr>
              <w:ins w:id="1377" w:author="Frank Seebacher" w:date="2025-07-28T16:00:00Z"/>
            </w:rPr>
          </w:pPr>
          <w:ins w:id="1378"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379" w:author="Frank Seebacher" w:date="2025-07-28T16:00:00Z"/>
            </w:rPr>
          </w:pPr>
          <w:ins w:id="1380"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381" w:author="Frank Seebacher" w:date="2025-07-28T16:00:00Z"/>
            </w:rPr>
          </w:pPr>
          <w:ins w:id="1382"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6"/>
            <w:ind w:left="300" w:hanging="300"/>
            <w:divId w:val="349644215"/>
            <w:rPr>
              <w:ins w:id="1383" w:author="Frank Seebacher" w:date="2025-07-28T16:00:00Z"/>
            </w:rPr>
          </w:pPr>
          <w:proofErr w:type="spellStart"/>
          <w:ins w:id="1384"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6"/>
            <w:ind w:left="300" w:hanging="300"/>
            <w:divId w:val="349644215"/>
            <w:rPr>
              <w:ins w:id="1385" w:author="Frank Seebacher" w:date="2025-07-28T16:00:00Z"/>
            </w:rPr>
          </w:pPr>
          <w:proofErr w:type="spellStart"/>
          <w:ins w:id="1386" w:author="Frank Seebacher" w:date="2025-07-28T16:00:00Z">
            <w:r w:rsidRPr="00582CA2">
              <w:t>Grafen</w:t>
            </w:r>
            <w:proofErr w:type="spellEnd"/>
            <w:r w:rsidRPr="00582CA2">
              <w:t xml:space="preserve">,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387" w:author="Frank Seebacher" w:date="2025-07-28T16:00:00Z"/>
            </w:rPr>
          </w:pPr>
          <w:ins w:id="1388"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389" w:author="Frank Seebacher" w:date="2025-07-28T16:00:00Z"/>
            </w:rPr>
          </w:pPr>
          <w:ins w:id="1390"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391" w:author="Frank Seebacher" w:date="2025-07-28T16:00:00Z"/>
            </w:rPr>
          </w:pPr>
          <w:ins w:id="1392" w:author="Frank Seebacher" w:date="2025-07-28T16:00:00Z">
            <w:r w:rsidRPr="00582CA2">
              <w:t xml:space="preserve">Huey, R.B., Kearney, M.R., </w:t>
            </w:r>
            <w:proofErr w:type="spellStart"/>
            <w:r w:rsidRPr="00582CA2">
              <w:t>Krockenberger</w:t>
            </w:r>
            <w:proofErr w:type="spellEnd"/>
            <w:r w:rsidRPr="00582CA2">
              <w:t xml:space="preserve">,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393" w:author="Frank Seebacher" w:date="2025-07-28T16:00:00Z"/>
            </w:rPr>
          </w:pPr>
          <w:ins w:id="1394" w:author="Frank Seebacher" w:date="2025-07-28T16:00:00Z">
            <w:r w:rsidRPr="00582CA2">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395" w:author="Frank Seebacher" w:date="2025-07-28T16:00:00Z"/>
            </w:rPr>
          </w:pPr>
          <w:proofErr w:type="spellStart"/>
          <w:ins w:id="1396" w:author="Frank Seebacher" w:date="2025-07-28T16:00:00Z">
            <w:r w:rsidRPr="00582CA2">
              <w:t>IntHout</w:t>
            </w:r>
            <w:proofErr w:type="spellEnd"/>
            <w:r w:rsidRPr="00582CA2">
              <w:t xml:space="preserve">,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397" w:author="Frank Seebacher" w:date="2025-07-28T16:00:00Z"/>
            </w:rPr>
          </w:pPr>
          <w:ins w:id="1398"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399" w:author="Frank Seebacher" w:date="2025-07-28T16:00:00Z"/>
            </w:rPr>
          </w:pPr>
          <w:ins w:id="1400" w:author="Frank Seebacher" w:date="2025-07-28T16:00:00Z">
            <w:r w:rsidRPr="00582CA2">
              <w:lastRenderedPageBreak/>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401" w:author="Frank Seebacher" w:date="2025-07-28T16:00:00Z"/>
            </w:rPr>
          </w:pPr>
          <w:ins w:id="1402"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403" w:author="Frank Seebacher" w:date="2025-07-28T16:00:00Z"/>
            </w:rPr>
          </w:pPr>
          <w:ins w:id="1404" w:author="Frank Seebacher" w:date="2025-07-28T16:00:00Z">
            <w:r w:rsidRPr="00582CA2">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405" w:author="Frank Seebacher" w:date="2025-07-28T16:00:00Z"/>
            </w:rPr>
          </w:pPr>
          <w:ins w:id="1406"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407" w:author="Frank Seebacher" w:date="2025-07-28T16:00:00Z"/>
            </w:rPr>
          </w:pPr>
          <w:proofErr w:type="spellStart"/>
          <w:ins w:id="1408" w:author="Frank Seebacher" w:date="2025-07-28T16:00:00Z">
            <w:r w:rsidRPr="00582CA2">
              <w:t>Loughland</w:t>
            </w:r>
            <w:proofErr w:type="spellEnd"/>
            <w:r w:rsidRPr="00582CA2">
              <w:t xml:space="preserve">,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409" w:author="Frank Seebacher" w:date="2025-07-28T16:00:00Z"/>
            </w:rPr>
          </w:pPr>
          <w:ins w:id="1410"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6"/>
            <w:ind w:left="300" w:hanging="300"/>
            <w:divId w:val="349644215"/>
            <w:rPr>
              <w:ins w:id="1411" w:author="Frank Seebacher" w:date="2025-07-28T16:00:00Z"/>
            </w:rPr>
          </w:pPr>
          <w:ins w:id="1412"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proofErr w:type="gramStart"/>
            <w:r w:rsidRPr="00582CA2">
              <w:t>engineer,Mytilus</w:t>
            </w:r>
            <w:proofErr w:type="spellEnd"/>
            <w:proofErr w:type="gram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413" w:author="Frank Seebacher" w:date="2025-07-28T16:00:00Z"/>
            </w:rPr>
          </w:pPr>
          <w:proofErr w:type="spellStart"/>
          <w:ins w:id="1414"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415" w:author="Frank Seebacher" w:date="2025-07-28T16:00:00Z"/>
            </w:rPr>
          </w:pPr>
          <w:ins w:id="1416" w:author="Frank Seebacher" w:date="2025-07-28T16:00:00Z">
            <w:r w:rsidRPr="00582CA2">
              <w:t xml:space="preserve">Moher, D., </w:t>
            </w:r>
            <w:proofErr w:type="spellStart"/>
            <w:r w:rsidRPr="00582CA2">
              <w:t>Shamseer</w:t>
            </w:r>
            <w:proofErr w:type="spellEnd"/>
            <w:r w:rsidRPr="00582CA2">
              <w:t xml:space="preserve">,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417" w:author="Frank Seebacher" w:date="2025-07-28T16:00:00Z"/>
            </w:rPr>
          </w:pPr>
          <w:ins w:id="1418"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419" w:author="Frank Seebacher" w:date="2025-07-28T16:00:00Z"/>
            </w:rPr>
          </w:pPr>
          <w:ins w:id="1420"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6"/>
            <w:ind w:left="300" w:hanging="300"/>
            <w:divId w:val="349644215"/>
            <w:rPr>
              <w:ins w:id="1421" w:author="Frank Seebacher" w:date="2025-07-28T16:00:00Z"/>
            </w:rPr>
          </w:pPr>
          <w:ins w:id="1422" w:author="Frank Seebacher" w:date="2025-07-28T16:00:00Z">
            <w:r w:rsidRPr="00582CA2">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423" w:author="Frank Seebacher" w:date="2025-07-28T16:00:00Z"/>
            </w:rPr>
          </w:pPr>
          <w:ins w:id="1424" w:author="Frank Seebacher" w:date="2025-07-28T16:00:00Z">
            <w:r w:rsidRPr="00582CA2">
              <w:t xml:space="preserve">Nakagawa, S., </w:t>
            </w:r>
            <w:proofErr w:type="spellStart"/>
            <w:r w:rsidRPr="00582CA2">
              <w:t>Lagisz</w:t>
            </w:r>
            <w:proofErr w:type="spellEnd"/>
            <w:r w:rsidRPr="00582CA2">
              <w:t xml:space="preserve">, M., O’Dea, R.E., Pottier, P., Rutkowska,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425" w:author="Frank Seebacher" w:date="2025-07-28T16:00:00Z"/>
            </w:rPr>
          </w:pPr>
          <w:ins w:id="1426"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427" w:author="Frank Seebacher" w:date="2025-07-28T16:00:00Z"/>
            </w:rPr>
          </w:pPr>
          <w:ins w:id="1428" w:author="Frank Seebacher" w:date="2025-07-28T16:00:00Z">
            <w:r w:rsidRPr="00582CA2">
              <w:lastRenderedPageBreak/>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429" w:author="Frank Seebacher" w:date="2025-07-28T16:00:00Z"/>
            </w:rPr>
          </w:pPr>
          <w:ins w:id="1430"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431" w:author="Frank Seebacher" w:date="2025-07-28T16:00:00Z"/>
            </w:rPr>
          </w:pPr>
          <w:ins w:id="1432" w:author="Frank Seebacher" w:date="2025-07-28T16:00:00Z">
            <w:r w:rsidRPr="00582CA2">
              <w:t xml:space="preserve">Nilsson-Örtman,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433" w:author="Frank Seebacher" w:date="2025-07-28T16:00:00Z"/>
            </w:rPr>
          </w:pPr>
          <w:ins w:id="1434"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435" w:author="Frank Seebacher" w:date="2025-07-28T16:00:00Z"/>
            </w:rPr>
          </w:pPr>
          <w:ins w:id="1436"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437" w:author="Frank Seebacher" w:date="2025-07-28T16:00:00Z"/>
            </w:rPr>
          </w:pPr>
          <w:ins w:id="1438"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439" w:author="Frank Seebacher" w:date="2025-07-28T16:00:00Z"/>
            </w:rPr>
          </w:pPr>
          <w:ins w:id="1440" w:author="Frank Seebacher" w:date="2025-07-28T16:00:00Z">
            <w:r w:rsidRPr="00582CA2">
              <w:t xml:space="preserve">O’Connor, M.I., Pennell, M.W., Altermatt,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441" w:author="Frank Seebacher" w:date="2025-07-28T16:00:00Z"/>
            </w:rPr>
          </w:pPr>
          <w:ins w:id="1442" w:author="Frank Seebacher" w:date="2025-07-28T16:00:00Z">
            <w:r w:rsidRPr="00582CA2">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443" w:author="Frank Seebacher" w:date="2025-07-28T16:00:00Z"/>
            </w:rPr>
          </w:pPr>
          <w:proofErr w:type="spellStart"/>
          <w:ins w:id="1444" w:author="Frank Seebacher" w:date="2025-07-28T16:00:00Z">
            <w:r w:rsidRPr="00582CA2">
              <w:t>Ouzzani</w:t>
            </w:r>
            <w:proofErr w:type="spellEnd"/>
            <w:r w:rsidRPr="00582CA2">
              <w:t xml:space="preserve">,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445" w:author="Frank Seebacher" w:date="2025-07-28T16:00:00Z"/>
            </w:rPr>
          </w:pPr>
          <w:ins w:id="1446"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447" w:author="Frank Seebacher" w:date="2025-07-28T16:00:00Z"/>
            </w:rPr>
          </w:pPr>
          <w:ins w:id="1448" w:author="Frank Seebacher" w:date="2025-07-28T16:00:00Z">
            <w:r w:rsidRPr="00582CA2">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449" w:author="Frank Seebacher" w:date="2025-07-28T16:00:00Z"/>
            </w:rPr>
          </w:pPr>
          <w:ins w:id="1450" w:author="Frank Seebacher" w:date="2025-07-28T16:00:00Z">
            <w:r w:rsidRPr="00582CA2">
              <w:t xml:space="preserve">Pick, J.L., Nakagawa, S. &amp; Noble, D.W.A. (2019). Reproducible, flexible and high‐throughput data extraction from primary literature: The </w:t>
            </w:r>
            <w:proofErr w:type="spellStart"/>
            <w:r w:rsidRPr="00582CA2">
              <w:t>metaDigitise</w:t>
            </w:r>
            <w:proofErr w:type="spellEnd"/>
            <w:r w:rsidRPr="00582CA2">
              <w:t xml:space="preserv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451" w:author="Frank Seebacher" w:date="2025-07-28T16:00:00Z"/>
            </w:rPr>
          </w:pPr>
          <w:ins w:id="1452"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6"/>
            <w:ind w:left="300" w:hanging="300"/>
            <w:divId w:val="349644215"/>
            <w:rPr>
              <w:ins w:id="1453" w:author="Frank Seebacher" w:date="2025-07-28T16:00:00Z"/>
            </w:rPr>
          </w:pPr>
          <w:ins w:id="1454"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455" w:author="Frank Seebacher" w:date="2025-07-28T16:00:00Z"/>
            </w:rPr>
          </w:pPr>
          <w:ins w:id="1456" w:author="Frank Seebacher" w:date="2025-07-28T16:00:00Z">
            <w:r w:rsidRPr="00582CA2">
              <w:lastRenderedPageBreak/>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457" w:author="Frank Seebacher" w:date="2025-07-28T16:00:00Z"/>
            </w:rPr>
          </w:pPr>
          <w:ins w:id="1458" w:author="Frank Seebacher" w:date="2025-07-28T16:00:00Z">
            <w:r w:rsidRPr="00582CA2">
              <w:t xml:space="preserve">Raynal,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459" w:author="Frank Seebacher" w:date="2025-07-28T16:00:00Z"/>
            </w:rPr>
          </w:pPr>
          <w:ins w:id="1460" w:author="Frank Seebacher" w:date="2025-07-28T16:00:00Z">
            <w:r w:rsidRPr="00582CA2">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461" w:author="Frank Seebacher" w:date="2025-07-28T16:00:00Z"/>
            </w:rPr>
          </w:pPr>
          <w:ins w:id="1462"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463" w:author="Frank Seebacher" w:date="2025-07-28T16:00:00Z"/>
            </w:rPr>
          </w:pPr>
          <w:ins w:id="1464"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465" w:author="Frank Seebacher" w:date="2025-07-28T16:00:00Z"/>
            </w:rPr>
          </w:pPr>
          <w:ins w:id="1466" w:author="Frank Seebacher" w:date="2025-07-28T16:00:00Z">
            <w:r w:rsidRPr="00582CA2">
              <w:t xml:space="preserve">Schulte, P.M., Healy, T.M. &amp; Fangu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6"/>
            <w:ind w:left="300" w:hanging="300"/>
            <w:divId w:val="349644215"/>
            <w:rPr>
              <w:ins w:id="1467" w:author="Frank Seebacher" w:date="2025-07-28T16:00:00Z"/>
            </w:rPr>
          </w:pPr>
          <w:ins w:id="1468"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469" w:author="Frank Seebacher" w:date="2025-07-28T16:00:00Z"/>
            </w:rPr>
          </w:pPr>
          <w:ins w:id="1470"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471" w:author="Frank Seebacher" w:date="2025-07-28T16:00:00Z"/>
            </w:rPr>
          </w:pPr>
          <w:ins w:id="1472"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473" w:author="Frank Seebacher" w:date="2025-07-28T16:00:00Z"/>
            </w:rPr>
          </w:pPr>
          <w:ins w:id="1474" w:author="Frank Seebacher" w:date="2025-07-28T16:00:00Z">
            <w:r w:rsidRPr="00582CA2">
              <w:t xml:space="preserve">Stoks, R., Verheyen, J., </w:t>
            </w:r>
            <w:proofErr w:type="spellStart"/>
            <w:r w:rsidRPr="00582CA2">
              <w:t>Dievel</w:t>
            </w:r>
            <w:proofErr w:type="spellEnd"/>
            <w:r w:rsidRPr="00582CA2">
              <w:t xml:space="preserve">, M.V. &amp; Tüzün, N. (2017). Daily temperature variation and extreme high temperatures drive performance and biotic interactions in a warming world. </w:t>
            </w:r>
            <w:r w:rsidRPr="00582CA2">
              <w:rPr>
                <w:i/>
                <w:iCs/>
              </w:rPr>
              <w:t xml:space="preserve">Curr.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6"/>
            <w:ind w:left="300" w:hanging="300"/>
            <w:divId w:val="349644215"/>
            <w:rPr>
              <w:ins w:id="1475" w:author="Frank Seebacher" w:date="2025-07-28T16:00:00Z"/>
            </w:rPr>
          </w:pPr>
          <w:ins w:id="1476" w:author="Frank Seebacher" w:date="2025-07-28T16:00:00Z">
            <w:r w:rsidRPr="00582CA2">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477" w:author="Frank Seebacher" w:date="2025-07-28T16:00:00Z"/>
            </w:rPr>
          </w:pPr>
          <w:proofErr w:type="spellStart"/>
          <w:ins w:id="1478" w:author="Frank Seebacher" w:date="2025-07-28T16:00:00Z">
            <w:r w:rsidRPr="00582CA2">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6"/>
            <w:ind w:left="300" w:hanging="300"/>
            <w:divId w:val="349644215"/>
            <w:rPr>
              <w:ins w:id="1479" w:author="Frank Seebacher" w:date="2025-07-28T16:00:00Z"/>
            </w:rPr>
          </w:pPr>
          <w:ins w:id="1480" w:author="Frank Seebacher" w:date="2025-07-28T16:00:00Z">
            <w:r w:rsidRPr="00582CA2">
              <w:t xml:space="preserve">White, C.R., Marshall, D.J., Chown,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6"/>
            <w:ind w:left="300" w:hanging="300"/>
            <w:divId w:val="349644215"/>
            <w:rPr>
              <w:ins w:id="1481" w:author="Frank Seebacher" w:date="2025-07-28T16:00:00Z"/>
            </w:rPr>
          </w:pPr>
          <w:ins w:id="1482"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6"/>
            <w:ind w:left="300" w:hanging="300"/>
            <w:divId w:val="349644215"/>
            <w:rPr>
              <w:ins w:id="1483" w:author="Frank Seebacher" w:date="2025-07-28T16:00:00Z"/>
            </w:rPr>
          </w:pPr>
          <w:ins w:id="1484" w:author="Frank Seebacher" w:date="2025-07-28T16:00:00Z">
            <w:r w:rsidRPr="00582CA2">
              <w:lastRenderedPageBreak/>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Evol</w:t>
            </w:r>
            <w:r w:rsidRPr="00582CA2">
              <w:t>, 17, 66–70.</w:t>
            </w:r>
          </w:ins>
        </w:p>
        <w:p w14:paraId="2AC5DE92" w14:textId="77777777" w:rsidR="00582CA2" w:rsidRPr="00582CA2" w:rsidRDefault="00582CA2">
          <w:pPr>
            <w:pStyle w:val="Bibliography6"/>
            <w:ind w:left="300" w:hanging="300"/>
            <w:divId w:val="349644215"/>
            <w:rPr>
              <w:ins w:id="1485" w:author="Frank Seebacher" w:date="2025-07-28T16:00:00Z"/>
            </w:rPr>
          </w:pPr>
          <w:ins w:id="1486"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487" w:author="Frank Seebacher" w:date="2025-07-23T09:32:00Z"/>
              <w:rFonts w:ascii="Times New Roman" w:eastAsia="Times New Roman" w:hAnsi="Times New Roman" w:cs="Times New Roman"/>
              <w:sz w:val="24"/>
              <w:szCs w:val="24"/>
            </w:rPr>
          </w:pPr>
          <w:ins w:id="1488" w:author="Frank Seebacher" w:date="2025-07-28T16:00:00Z">
            <w:r w:rsidRPr="00582CA2">
              <w:rPr>
                <w:rFonts w:ascii="Times New Roman" w:eastAsia="Times New Roman" w:hAnsi="Times New Roman" w:cs="Times New Roman"/>
                <w:rPrChange w:id="1489" w:author="Frank Seebacher" w:date="2025-07-28T16:00:00Z">
                  <w:rPr>
                    <w:rFonts w:eastAsia="Times New Roman"/>
                  </w:rPr>
                </w:rPrChange>
              </w:rPr>
              <w:t> </w:t>
            </w:r>
          </w:ins>
          <w:del w:id="1490"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491" w:author="Frank Seebacher" w:date="2025-07-23T09:32:00Z"/>
            </w:rPr>
          </w:pPr>
          <w:del w:id="1492"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493" w:author="Frank Seebacher" w:date="2025-07-23T09:32:00Z"/>
            </w:rPr>
          </w:pPr>
          <w:del w:id="1494"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495" w:author="Frank Seebacher" w:date="2025-07-23T09:32:00Z"/>
            </w:rPr>
          </w:pPr>
          <w:del w:id="1496"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497" w:author="Frank Seebacher" w:date="2025-07-23T09:32:00Z"/>
            </w:rPr>
          </w:pPr>
          <w:del w:id="1498"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499" w:author="Frank Seebacher" w:date="2025-07-23T09:32:00Z"/>
            </w:rPr>
          </w:pPr>
          <w:del w:id="1500"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501" w:author="Frank Seebacher" w:date="2025-07-23T09:32:00Z"/>
            </w:rPr>
          </w:pPr>
          <w:del w:id="1502"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503" w:author="Frank Seebacher" w:date="2025-07-23T09:32:00Z"/>
            </w:rPr>
          </w:pPr>
          <w:del w:id="1504"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505" w:author="Frank Seebacher" w:date="2025-07-23T09:32:00Z"/>
            </w:rPr>
          </w:pPr>
          <w:del w:id="1506"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507" w:author="Frank Seebacher" w:date="2025-07-23T09:32:00Z"/>
            </w:rPr>
          </w:pPr>
          <w:del w:id="1508"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509" w:author="Frank Seebacher" w:date="2025-07-23T09:32:00Z"/>
            </w:rPr>
          </w:pPr>
          <w:del w:id="1510"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511" w:author="Frank Seebacher" w:date="2025-07-23T09:32:00Z"/>
            </w:rPr>
          </w:pPr>
          <w:del w:id="1512"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513" w:author="Frank Seebacher" w:date="2025-07-23T09:32:00Z"/>
            </w:rPr>
          </w:pPr>
          <w:del w:id="1514"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515" w:author="Frank Seebacher" w:date="2025-07-23T09:32:00Z"/>
            </w:rPr>
          </w:pPr>
          <w:del w:id="1516"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517" w:author="Frank Seebacher" w:date="2025-07-23T09:32:00Z"/>
            </w:rPr>
          </w:pPr>
          <w:del w:id="1518"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519" w:author="Frank Seebacher" w:date="2025-07-23T09:32:00Z"/>
            </w:rPr>
          </w:pPr>
          <w:del w:id="1520"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521" w:author="Frank Seebacher" w:date="2025-07-23T09:32:00Z"/>
            </w:rPr>
          </w:pPr>
          <w:del w:id="1522"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523" w:author="Frank Seebacher" w:date="2025-07-23T09:32:00Z"/>
            </w:rPr>
          </w:pPr>
          <w:del w:id="1524"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525" w:author="Frank Seebacher" w:date="2025-07-23T09:32:00Z"/>
            </w:rPr>
          </w:pPr>
          <w:del w:id="1526"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527" w:author="Frank Seebacher" w:date="2025-07-23T09:32:00Z"/>
            </w:rPr>
          </w:pPr>
          <w:del w:id="1528"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529" w:author="Frank Seebacher" w:date="2025-07-23T09:32:00Z"/>
            </w:rPr>
          </w:pPr>
          <w:del w:id="1530"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531" w:author="Frank Seebacher" w:date="2025-07-23T09:32:00Z"/>
            </w:rPr>
          </w:pPr>
          <w:del w:id="1532"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533" w:author="Frank Seebacher" w:date="2025-07-23T09:32:00Z"/>
            </w:rPr>
          </w:pPr>
          <w:del w:id="1534"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535" w:author="Frank Seebacher" w:date="2025-07-23T09:32:00Z"/>
            </w:rPr>
          </w:pPr>
          <w:del w:id="1536"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537" w:author="Frank Seebacher" w:date="2025-07-23T09:32:00Z"/>
            </w:rPr>
          </w:pPr>
          <w:del w:id="1538"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539" w:author="Frank Seebacher" w:date="2025-07-23T09:32:00Z"/>
            </w:rPr>
          </w:pPr>
          <w:del w:id="1540"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541" w:author="Frank Seebacher" w:date="2025-07-23T09:32:00Z"/>
            </w:rPr>
          </w:pPr>
          <w:del w:id="1542"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543" w:author="Frank Seebacher" w:date="2025-07-23T09:32:00Z"/>
            </w:rPr>
          </w:pPr>
          <w:del w:id="1544"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545" w:author="Frank Seebacher" w:date="2025-07-23T09:32:00Z"/>
            </w:rPr>
          </w:pPr>
          <w:del w:id="1546"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547" w:author="Frank Seebacher" w:date="2025-07-23T09:32:00Z"/>
            </w:rPr>
          </w:pPr>
          <w:del w:id="1548"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549" w:author="Frank Seebacher" w:date="2025-07-23T09:32:00Z"/>
            </w:rPr>
          </w:pPr>
          <w:del w:id="1550"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551" w:author="Frank Seebacher" w:date="2025-07-23T09:32:00Z"/>
            </w:rPr>
          </w:pPr>
          <w:del w:id="1552"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553" w:author="Frank Seebacher" w:date="2025-07-23T09:32:00Z"/>
            </w:rPr>
          </w:pPr>
          <w:del w:id="1554"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555" w:author="Frank Seebacher" w:date="2025-07-23T09:32:00Z"/>
            </w:rPr>
          </w:pPr>
          <w:del w:id="1556"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557" w:author="Frank Seebacher" w:date="2025-07-23T09:32:00Z"/>
            </w:rPr>
          </w:pPr>
          <w:del w:id="1558"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559" w:author="Frank Seebacher" w:date="2025-07-23T09:32:00Z"/>
            </w:rPr>
          </w:pPr>
          <w:del w:id="1560"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561" w:author="Frank Seebacher" w:date="2025-07-23T09:32:00Z"/>
            </w:rPr>
          </w:pPr>
          <w:del w:id="1562"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563" w:author="Frank Seebacher" w:date="2025-07-23T09:32:00Z"/>
            </w:rPr>
          </w:pPr>
          <w:del w:id="1564"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565" w:author="Frank Seebacher" w:date="2025-07-23T09:32:00Z"/>
            </w:rPr>
          </w:pPr>
          <w:del w:id="1566"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567" w:author="Frank Seebacher" w:date="2025-07-23T09:32:00Z"/>
            </w:rPr>
          </w:pPr>
          <w:del w:id="1568"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569" w:author="Frank Seebacher" w:date="2025-07-23T09:32:00Z"/>
            </w:rPr>
          </w:pPr>
          <w:del w:id="1570"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571" w:author="Frank Seebacher" w:date="2025-07-23T09:32:00Z"/>
            </w:rPr>
          </w:pPr>
          <w:del w:id="1572"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573" w:author="Frank Seebacher" w:date="2025-07-23T09:32:00Z"/>
            </w:rPr>
          </w:pPr>
          <w:del w:id="1574"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575" w:author="Frank Seebacher" w:date="2025-07-23T09:32:00Z"/>
            </w:rPr>
          </w:pPr>
          <w:del w:id="1576"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577" w:author="Frank Seebacher" w:date="2025-07-23T09:32:00Z"/>
            </w:rPr>
          </w:pPr>
          <w:del w:id="1578"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579" w:author="Frank Seebacher" w:date="2025-07-23T09:32:00Z"/>
            </w:rPr>
          </w:pPr>
          <w:del w:id="1580"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581" w:author="Frank Seebacher" w:date="2025-07-23T09:32:00Z"/>
            </w:rPr>
          </w:pPr>
          <w:del w:id="1582"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583" w:author="Frank Seebacher" w:date="2025-07-23T09:32:00Z"/>
            </w:rPr>
          </w:pPr>
          <w:del w:id="1584"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585" w:author="Frank Seebacher" w:date="2025-07-23T09:32:00Z"/>
            </w:rPr>
          </w:pPr>
          <w:del w:id="1586"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587" w:author="Frank Seebacher" w:date="2025-07-23T09:32:00Z"/>
            </w:rPr>
          </w:pPr>
          <w:del w:id="1588"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589" w:author="Frank Seebacher" w:date="2025-07-23T09:32:00Z"/>
            </w:rPr>
          </w:pPr>
          <w:del w:id="1590"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591" w:author="Frank Seebacher" w:date="2025-07-23T09:32:00Z"/>
            </w:rPr>
          </w:pPr>
          <w:del w:id="1592"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593" w:author="Frank Seebacher" w:date="2025-07-23T09:32:00Z"/>
            </w:rPr>
          </w:pPr>
          <w:del w:id="1594"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595" w:author="Frank Seebacher" w:date="2025-07-23T09:32:00Z"/>
            </w:rPr>
          </w:pPr>
          <w:del w:id="1596"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597" w:author="Frank Seebacher" w:date="2025-07-23T09:32:00Z"/>
            </w:rPr>
          </w:pPr>
          <w:del w:id="1598"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599" w:author="Frank Seebacher" w:date="2025-07-23T09:32:00Z"/>
            </w:rPr>
          </w:pPr>
          <w:del w:id="1600"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601" w:author="Frank Seebacher" w:date="2025-07-23T09:32:00Z"/>
            </w:rPr>
          </w:pPr>
          <w:del w:id="1602"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603" w:author="Frank Seebacher" w:date="2025-07-23T09:32:00Z"/>
            </w:rPr>
          </w:pPr>
          <w:del w:id="1604"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605"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606" w:author="Frank Seebacher" w:date="2025-07-28T15:32:00Z"/>
        </w:rPr>
      </w:pPr>
      <w:r>
        <w:rPr>
          <w:b/>
          <w:bCs/>
        </w:rPr>
        <w:t xml:space="preserve"> </w:t>
      </w:r>
      <w:ins w:id="1607"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608"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609" w:author="Frank Seebacher" w:date="2025-07-23T13:56:00Z">
        <w:del w:id="1610"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611" w:author="Daniel Noble" w:date="2025-08-26T19:11:00Z" w16du:dateUtc="2025-08-26T09:11:00Z">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0BD43046" w:rsidR="002441BC" w:rsidRDefault="002441BC" w:rsidP="00D71BE2">
      <w:pPr>
        <w:spacing w:after="0" w:line="240" w:lineRule="auto"/>
        <w:rPr>
          <w:rFonts w:ascii="Times New Roman" w:hAnsi="Times New Roman" w:cs="Times New Roman"/>
          <w:b/>
          <w:bCs/>
          <w:sz w:val="24"/>
          <w:szCs w:val="24"/>
        </w:rPr>
      </w:pPr>
    </w:p>
    <w:p w14:paraId="387E2BAA" w14:textId="65813D49" w:rsidR="002441BC" w:rsidRDefault="007833EA" w:rsidP="00D71BE2">
      <w:pPr>
        <w:spacing w:after="0" w:line="240" w:lineRule="auto"/>
        <w:rPr>
          <w:rFonts w:ascii="Times New Roman" w:hAnsi="Times New Roman" w:cs="Times New Roman"/>
          <w:b/>
          <w:bCs/>
          <w:sz w:val="24"/>
          <w:szCs w:val="24"/>
        </w:rPr>
      </w:pPr>
      <w:ins w:id="1612" w:author="Daniel Noble" w:date="2025-09-12T12:49:00Z" w16du:dateUtc="2025-09-12T02:49:00Z">
        <w:r>
          <w:rPr>
            <w:rFonts w:ascii="Times New Roman" w:hAnsi="Times New Roman" w:cs="Times New Roman"/>
            <w:b/>
            <w:bCs/>
            <w:noProof/>
            <w:sz w:val="24"/>
            <w:szCs w:val="24"/>
          </w:rPr>
          <w:lastRenderedPageBreak/>
          <w:drawing>
            <wp:inline distT="0" distB="0" distL="0" distR="0" wp14:anchorId="2A1911EE" wp14:editId="1F48C9DD">
              <wp:extent cx="5091969" cy="7868689"/>
              <wp:effectExtent l="0" t="0" r="1270" b="5715"/>
              <wp:docPr id="1591020640"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20640" name="Picture 1" descr="A graph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1076" cy="7882762"/>
                      </a:xfrm>
                      <a:prstGeom prst="rect">
                        <a:avLst/>
                      </a:prstGeom>
                    </pic:spPr>
                  </pic:pic>
                </a:graphicData>
              </a:graphic>
            </wp:inline>
          </w:drawing>
        </w:r>
      </w:ins>
      <w:del w:id="1613" w:author="Daniel Noble" w:date="2025-09-02T13:19:00Z" w16du:dateUtc="2025-09-02T03:19:00Z">
        <w:r w:rsidR="002441BC" w:rsidDel="00AA2838">
          <w:rPr>
            <w:rFonts w:ascii="Times New Roman" w:hAnsi="Times New Roman" w:cs="Times New Roman"/>
            <w:b/>
            <w:bCs/>
            <w:noProof/>
            <w:sz w:val="24"/>
            <w:szCs w:val="24"/>
          </w:rPr>
          <w:drawing>
            <wp:inline distT="0" distB="0" distL="0" distR="0" wp14:anchorId="2720B285" wp14:editId="703AEDAD">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del>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6A3A1916" w:rsidR="00D71BE2" w:rsidRDefault="00D71BE2" w:rsidP="00D71BE2">
      <w:pPr>
        <w:spacing w:after="0" w:line="240" w:lineRule="auto"/>
        <w:rPr>
          <w:rFonts w:ascii="Times New Roman" w:hAnsi="Times New Roman" w:cs="Times New Roman"/>
          <w:b/>
          <w:bCs/>
          <w:sz w:val="24"/>
          <w:szCs w:val="24"/>
        </w:rPr>
      </w:pPr>
      <w:del w:id="1614" w:author="Daniel Noble" w:date="2025-09-02T13:20:00Z" w16du:dateUtc="2025-09-02T03:20:00Z">
        <w:r w:rsidDel="00AA2838">
          <w:rPr>
            <w:rFonts w:ascii="Times New Roman" w:hAnsi="Times New Roman" w:cs="Times New Roman"/>
            <w:b/>
            <w:bCs/>
            <w:noProof/>
            <w:sz w:val="24"/>
            <w:szCs w:val="24"/>
          </w:rPr>
          <w:drawing>
            <wp:inline distT="0" distB="0" distL="0" distR="0" wp14:anchorId="374B9861" wp14:editId="51E14073">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del>
    </w:p>
    <w:p w14:paraId="371E3E66" w14:textId="46AFAA48" w:rsidR="002441BC" w:rsidRDefault="007833EA" w:rsidP="00D71BE2">
      <w:pPr>
        <w:spacing w:after="0" w:line="240" w:lineRule="auto"/>
        <w:rPr>
          <w:rFonts w:ascii="Times New Roman" w:hAnsi="Times New Roman" w:cs="Times New Roman"/>
          <w:b/>
          <w:bCs/>
          <w:sz w:val="24"/>
          <w:szCs w:val="24"/>
        </w:rPr>
      </w:pPr>
      <w:ins w:id="1615" w:author="Daniel Noble" w:date="2025-09-12T12:50:00Z" w16du:dateUtc="2025-09-12T02:50:00Z">
        <w:r>
          <w:rPr>
            <w:rFonts w:ascii="Times New Roman" w:hAnsi="Times New Roman" w:cs="Times New Roman"/>
            <w:b/>
            <w:bCs/>
            <w:noProof/>
            <w:sz w:val="24"/>
            <w:szCs w:val="24"/>
          </w:rPr>
          <w:lastRenderedPageBreak/>
          <w:drawing>
            <wp:inline distT="0" distB="0" distL="0" distR="0" wp14:anchorId="5C24786D" wp14:editId="0BB44F09">
              <wp:extent cx="5454650" cy="8863330"/>
              <wp:effectExtent l="0" t="0" r="6350" b="1270"/>
              <wp:docPr id="118079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9511" name="Picture 1180795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4650" cy="8863330"/>
                      </a:xfrm>
                      <a:prstGeom prst="rect">
                        <a:avLst/>
                      </a:prstGeom>
                    </pic:spPr>
                  </pic:pic>
                </a:graphicData>
              </a:graphic>
            </wp:inline>
          </w:drawing>
        </w:r>
      </w:ins>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6C69E065" w:rsidR="002441BC" w:rsidRDefault="002441BC" w:rsidP="00D71BE2">
      <w:pPr>
        <w:spacing w:after="0" w:line="240" w:lineRule="auto"/>
        <w:rPr>
          <w:rFonts w:ascii="Times New Roman" w:hAnsi="Times New Roman" w:cs="Times New Roman"/>
          <w:b/>
          <w:bCs/>
          <w:sz w:val="24"/>
          <w:szCs w:val="24"/>
        </w:rPr>
      </w:pPr>
    </w:p>
    <w:p w14:paraId="00742495" w14:textId="6A512245" w:rsidR="00D71BE2" w:rsidRDefault="007833EA" w:rsidP="00D71BE2">
      <w:pPr>
        <w:spacing w:after="0" w:line="240" w:lineRule="auto"/>
        <w:rPr>
          <w:rFonts w:ascii="Times New Roman" w:hAnsi="Times New Roman" w:cs="Times New Roman"/>
          <w:b/>
          <w:bCs/>
          <w:sz w:val="24"/>
          <w:szCs w:val="24"/>
        </w:rPr>
      </w:pPr>
      <w:ins w:id="1616" w:author="Daniel Noble" w:date="2025-09-12T12:50:00Z" w16du:dateUtc="2025-09-12T02:50:00Z">
        <w:r>
          <w:rPr>
            <w:rFonts w:ascii="Times New Roman" w:hAnsi="Times New Roman" w:cs="Times New Roman"/>
            <w:b/>
            <w:bCs/>
            <w:noProof/>
            <w:sz w:val="24"/>
            <w:szCs w:val="24"/>
          </w:rPr>
          <w:lastRenderedPageBreak/>
          <w:drawing>
            <wp:inline distT="0" distB="0" distL="0" distR="0" wp14:anchorId="459C92B3" wp14:editId="477918AC">
              <wp:extent cx="5731510" cy="8446770"/>
              <wp:effectExtent l="0" t="0" r="0" b="0"/>
              <wp:docPr id="100658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8079" name="Picture 10065807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8446770"/>
                      </a:xfrm>
                      <a:prstGeom prst="rect">
                        <a:avLst/>
                      </a:prstGeom>
                    </pic:spPr>
                  </pic:pic>
                </a:graphicData>
              </a:graphic>
            </wp:inline>
          </w:drawing>
        </w:r>
      </w:ins>
      <w:del w:id="1617" w:author="Daniel Noble" w:date="2025-09-02T13:20:00Z" w16du:dateUtc="2025-09-02T03:20:00Z">
        <w:r w:rsidR="00D71BE2" w:rsidDel="00AA2838">
          <w:rPr>
            <w:rFonts w:ascii="Times New Roman" w:hAnsi="Times New Roman" w:cs="Times New Roman"/>
            <w:b/>
            <w:bCs/>
            <w:noProof/>
            <w:sz w:val="24"/>
            <w:szCs w:val="24"/>
          </w:rPr>
          <w:drawing>
            <wp:inline distT="0" distB="0" distL="0" distR="0" wp14:anchorId="232DC3A2" wp14:editId="0D034577">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del>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3A860EA0" w:rsidR="00D71BE2" w:rsidRDefault="007833EA" w:rsidP="00D71BE2">
      <w:pPr>
        <w:spacing w:after="0" w:line="240" w:lineRule="auto"/>
        <w:rPr>
          <w:rFonts w:ascii="Times New Roman" w:hAnsi="Times New Roman" w:cs="Times New Roman"/>
          <w:b/>
          <w:bCs/>
          <w:sz w:val="24"/>
          <w:szCs w:val="24"/>
        </w:rPr>
      </w:pPr>
      <w:ins w:id="1618" w:author="Daniel Noble" w:date="2025-09-12T12:50:00Z" w16du:dateUtc="2025-09-12T02:50:00Z">
        <w:r>
          <w:rPr>
            <w:rFonts w:ascii="Times New Roman" w:hAnsi="Times New Roman" w:cs="Times New Roman"/>
            <w:b/>
            <w:bCs/>
            <w:noProof/>
            <w:sz w:val="24"/>
            <w:szCs w:val="24"/>
          </w:rPr>
          <w:drawing>
            <wp:inline distT="0" distB="0" distL="0" distR="0" wp14:anchorId="43EBDE20" wp14:editId="2E95E4D9">
              <wp:extent cx="5731510" cy="5033010"/>
              <wp:effectExtent l="0" t="0" r="0" b="0"/>
              <wp:docPr id="8543616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61635" name="Picture 85436163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033010"/>
                      </a:xfrm>
                      <a:prstGeom prst="rect">
                        <a:avLst/>
                      </a:prstGeom>
                    </pic:spPr>
                  </pic:pic>
                </a:graphicData>
              </a:graphic>
            </wp:inline>
          </w:drawing>
        </w:r>
      </w:ins>
      <w:del w:id="1619" w:author="Daniel Noble" w:date="2025-09-02T13:20:00Z" w16du:dateUtc="2025-09-02T03:20:00Z">
        <w:r w:rsidR="00D71BE2" w:rsidDel="00AA2838">
          <w:rPr>
            <w:rFonts w:ascii="Times New Roman" w:hAnsi="Times New Roman" w:cs="Times New Roman"/>
            <w:b/>
            <w:bCs/>
            <w:noProof/>
            <w:sz w:val="24"/>
            <w:szCs w:val="24"/>
          </w:rPr>
          <w:drawing>
            <wp:inline distT="0" distB="0" distL="0" distR="0" wp14:anchorId="5D326B07" wp14:editId="62641A3B">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del>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254EDA6C" w:rsidR="002441BC" w:rsidRDefault="007833EA" w:rsidP="00D71BE2">
      <w:pPr>
        <w:spacing w:after="0" w:line="240" w:lineRule="auto"/>
        <w:rPr>
          <w:rFonts w:ascii="Times New Roman" w:hAnsi="Times New Roman" w:cs="Times New Roman"/>
          <w:b/>
          <w:bCs/>
          <w:sz w:val="24"/>
          <w:szCs w:val="24"/>
        </w:rPr>
      </w:pPr>
      <w:ins w:id="1620" w:author="Daniel Noble" w:date="2025-09-12T12:50:00Z" w16du:dateUtc="2025-09-12T02:50:00Z">
        <w:r>
          <w:rPr>
            <w:rFonts w:ascii="Times New Roman" w:hAnsi="Times New Roman" w:cs="Times New Roman"/>
            <w:b/>
            <w:bCs/>
            <w:noProof/>
            <w:sz w:val="24"/>
            <w:szCs w:val="24"/>
          </w:rPr>
          <w:lastRenderedPageBreak/>
          <w:drawing>
            <wp:inline distT="0" distB="0" distL="0" distR="0" wp14:anchorId="5D1E3561" wp14:editId="226C44BE">
              <wp:extent cx="5731510" cy="4093845"/>
              <wp:effectExtent l="0" t="0" r="0" b="0"/>
              <wp:docPr id="8497590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59080" name="Picture 84975908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ins>
    </w:p>
    <w:p w14:paraId="3E6FDA7C" w14:textId="511340D8" w:rsidR="00D71BE2" w:rsidRDefault="00D71BE2" w:rsidP="00D71BE2">
      <w:pPr>
        <w:spacing w:line="240" w:lineRule="auto"/>
        <w:rPr>
          <w:rFonts w:ascii="Times New Roman" w:eastAsiaTheme="minorEastAsia" w:hAnsi="Times New Roman" w:cs="Times New Roman"/>
          <w:sz w:val="24"/>
          <w:szCs w:val="24"/>
        </w:rPr>
      </w:pPr>
      <w:del w:id="1621"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9B31458" wp14:editId="6AAB898A">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del>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38D6D3BD" w:rsidR="00D71BE2" w:rsidRDefault="00D71BE2" w:rsidP="00D71BE2">
      <w:pPr>
        <w:spacing w:line="240" w:lineRule="auto"/>
        <w:rPr>
          <w:rFonts w:ascii="Times New Roman" w:eastAsiaTheme="minorEastAsia" w:hAnsi="Times New Roman" w:cs="Times New Roman"/>
          <w:sz w:val="24"/>
          <w:szCs w:val="24"/>
        </w:rPr>
      </w:pPr>
      <w:del w:id="1622"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EAC6303" wp14:editId="2485BF58">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del>
    </w:p>
    <w:p w14:paraId="147B9AAA" w14:textId="3B4D412F" w:rsidR="00B37A15" w:rsidRDefault="007833EA" w:rsidP="00D71BE2">
      <w:pPr>
        <w:spacing w:after="0" w:line="240" w:lineRule="auto"/>
        <w:rPr>
          <w:rFonts w:ascii="Times New Roman" w:hAnsi="Times New Roman" w:cs="Times New Roman"/>
          <w:b/>
          <w:bCs/>
          <w:sz w:val="24"/>
          <w:szCs w:val="24"/>
        </w:rPr>
      </w:pPr>
      <w:ins w:id="1623" w:author="Daniel Noble" w:date="2025-09-12T12:50:00Z" w16du:dateUtc="2025-09-12T02:50:00Z">
        <w:r>
          <w:rPr>
            <w:rFonts w:ascii="Times New Roman" w:hAnsi="Times New Roman" w:cs="Times New Roman"/>
            <w:b/>
            <w:bCs/>
            <w:noProof/>
            <w:sz w:val="24"/>
            <w:szCs w:val="24"/>
          </w:rPr>
          <w:drawing>
            <wp:inline distT="0" distB="0" distL="0" distR="0" wp14:anchorId="1DCA85BD" wp14:editId="641C0803">
              <wp:extent cx="5731510" cy="2865755"/>
              <wp:effectExtent l="0" t="0" r="0" b="4445"/>
              <wp:docPr id="901897732" name="Picture 6" descr="A graph of different siz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897732" name="Picture 6" descr="A graph of different sizes of data&#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624"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625"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626"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627"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628" w:author="Frank Seebacher" w:date="2025-07-28T11:34:00Z">
        <w:r w:rsidR="00E03455">
          <w:rPr>
            <w:rFonts w:ascii="Times New Roman" w:eastAsiaTheme="minorEastAsia" w:hAnsi="Times New Roman" w:cs="Times New Roman"/>
            <w:sz w:val="24"/>
            <w:szCs w:val="24"/>
          </w:rPr>
          <w:t>response ratios</w:t>
        </w:r>
      </w:ins>
      <w:del w:id="1629"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630"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631" w:author="Frank Seebacher" w:date="2025-07-28T11:34:00Z">
        <w:r w:rsidR="00E03455">
          <w:rPr>
            <w:rFonts w:ascii="Times New Roman" w:eastAsiaTheme="minorEastAsia" w:hAnsi="Times New Roman" w:cs="Times New Roman"/>
            <w:sz w:val="24"/>
            <w:szCs w:val="24"/>
          </w:rPr>
          <w:t>)</w:t>
        </w:r>
      </w:ins>
      <w:del w:id="1632"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633"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634"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635" w:author="Daniel Noble" w:date="2025-08-26T19:13:00Z" w16du:dateUtc="2025-08-26T09:13:00Z">
        <w:r w:rsidR="00D752E1">
          <w:rPr>
            <w:rFonts w:ascii="Times New Roman" w:eastAsiaTheme="minorEastAsia" w:hAnsi="Times New Roman" w:cs="Times New Roman"/>
            <w:sz w:val="24"/>
            <w:szCs w:val="24"/>
          </w:rPr>
          <w:t>H</w:t>
        </w:r>
      </w:ins>
      <w:ins w:id="1636" w:author="Frank Seebacher" w:date="2025-07-24T14:52:00Z">
        <w:del w:id="1637"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638" w:author="Frank Seebacher" w:date="2025-07-24T14:53:00Z">
        <w:del w:id="1639"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640" w:author="Frank Seebacher" w:date="2025-07-24T14:52:00Z">
        <w:del w:id="1641"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642" w:author="Frank Seebacher" w:date="2025-07-24T14:53:00Z">
        <w:del w:id="1643"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644" w:author="Frank Seebacher" w:date="2025-07-24T14:52:00Z">
        <w:del w:id="1645"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646" w:author="Frank Seebacher" w:date="2025-07-24T14:53:00Z">
        <w:r w:rsidR="000503B4">
          <w:rPr>
            <w:rFonts w:ascii="Times New Roman" w:eastAsiaTheme="minorEastAsia" w:hAnsi="Times New Roman" w:cs="Times New Roman"/>
            <w:sz w:val="24"/>
            <w:szCs w:val="24"/>
          </w:rPr>
          <w:t>.</w:t>
        </w:r>
      </w:ins>
      <w:ins w:id="1647" w:author="Daniel Noble" w:date="2025-08-26T19:13:00Z" w16du:dateUtc="2025-08-26T09:13:00Z">
        <w:r w:rsidR="00D752E1">
          <w:rPr>
            <w:rFonts w:ascii="Times New Roman" w:eastAsiaTheme="minorEastAsia" w:hAnsi="Times New Roman" w:cs="Times New Roman"/>
            <w:sz w:val="24"/>
            <w:szCs w:val="24"/>
          </w:rPr>
          <w:t xml:space="preserve"> Traits whe</w:t>
        </w:r>
      </w:ins>
      <w:ins w:id="1648" w:author="Daniel Noble" w:date="2025-08-26T19:14:00Z" w16du:dateUtc="2025-08-26T09:14:00Z">
        <w:r w:rsidR="00D752E1">
          <w:rPr>
            <w:rFonts w:ascii="Times New Roman" w:eastAsiaTheme="minorEastAsia" w:hAnsi="Times New Roman" w:cs="Times New Roman"/>
            <w:sz w:val="24"/>
            <w:szCs w:val="24"/>
          </w:rPr>
          <w:t>re temperature results in either</w:t>
        </w:r>
      </w:ins>
      <w:ins w:id="1649"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650" w:author="Daniel Noble" w:date="2025-08-26T19:14:00Z" w16du:dateUtc="2025-08-26T09:14:00Z">
        <w:r w:rsidR="00D752E1">
          <w:rPr>
            <w:rFonts w:ascii="Times New Roman" w:eastAsiaTheme="minorEastAsia" w:hAnsi="Times New Roman" w:cs="Times New Roman"/>
            <w:sz w:val="24"/>
            <w:szCs w:val="24"/>
          </w:rPr>
          <w:t>plastic responses can result in the same effect size</w:t>
        </w:r>
      </w:ins>
      <w:r>
        <w:rPr>
          <w:rFonts w:ascii="Times New Roman" w:eastAsiaTheme="minorEastAsia" w:hAnsi="Times New Roman" w:cs="Times New Roman"/>
          <w:sz w:val="24"/>
          <w:szCs w:val="24"/>
        </w:rPr>
        <w:t xml:space="preserve"> </w:t>
      </w:r>
      <w:ins w:id="1651" w:author="Daniel Noble" w:date="2025-08-26T19:14:00Z" w16du:dateUtc="2025-08-26T09:14:00Z">
        <w:r w:rsidR="00D752E1">
          <w:rPr>
            <w:rFonts w:ascii="Times New Roman" w:eastAsiaTheme="minorEastAsia" w:hAnsi="Times New Roman" w:cs="Times New Roman"/>
            <w:sz w:val="24"/>
            <w:szCs w:val="24"/>
          </w:rPr>
          <w:t>(</w:t>
        </w:r>
      </w:ins>
      <w:ins w:id="1652"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653"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654" w:author="Frank Seebacher" w:date="2025-07-23T13:57:00Z">
        <w:r w:rsidRPr="00FE0651" w:rsidDel="00FE0651">
          <w:rPr>
            <w:rFonts w:ascii="Times New Roman" w:eastAsiaTheme="minorEastAsia" w:hAnsi="Times New Roman" w:cs="Times New Roman"/>
            <w:sz w:val="24"/>
            <w:szCs w:val="24"/>
            <w:rPrChange w:id="1655" w:author="Frank Seebacher" w:date="2025-07-23T13:57:00Z">
              <w:rPr>
                <w:rFonts w:ascii="Times New Roman" w:eastAsiaTheme="minorEastAsia" w:hAnsi="Times New Roman" w:cs="Times New Roman"/>
                <w:b/>
                <w:bCs/>
                <w:sz w:val="24"/>
                <w:szCs w:val="24"/>
              </w:rPr>
            </w:rPrChange>
          </w:rPr>
          <w:delText xml:space="preserve"> </w:delText>
        </w:r>
      </w:del>
      <w:ins w:id="1656" w:author="Frank Seebacher" w:date="2025-07-23T13:56:00Z">
        <w:r w:rsidR="00FE0651" w:rsidRPr="00FE0651">
          <w:rPr>
            <w:rFonts w:ascii="Times New Roman" w:eastAsiaTheme="minorEastAsia" w:hAnsi="Times New Roman" w:cs="Times New Roman"/>
            <w:sz w:val="24"/>
            <w:szCs w:val="24"/>
            <w:rPrChange w:id="1657" w:author="Frank Seebacher" w:date="2025-07-23T13:57:00Z">
              <w:rPr>
                <w:rFonts w:ascii="Times New Roman" w:eastAsiaTheme="minorEastAsia" w:hAnsi="Times New Roman" w:cs="Times New Roman"/>
                <w:b/>
                <w:bCs/>
                <w:sz w:val="24"/>
                <w:szCs w:val="24"/>
              </w:rPr>
            </w:rPrChange>
          </w:rPr>
          <w:t xml:space="preserve"> </w:t>
        </w:r>
        <w:commentRangeStart w:id="1658"/>
        <w:r w:rsidR="00FE0651" w:rsidRPr="00FE0651">
          <w:rPr>
            <w:rFonts w:ascii="Times New Roman" w:eastAsiaTheme="minorEastAsia" w:hAnsi="Times New Roman" w:cs="Times New Roman"/>
            <w:sz w:val="24"/>
            <w:szCs w:val="24"/>
            <w:rPrChange w:id="1659" w:author="Frank Seebacher" w:date="2025-07-23T13:57:00Z">
              <w:rPr>
                <w:rFonts w:ascii="Times New Roman" w:eastAsiaTheme="minorEastAsia" w:hAnsi="Times New Roman" w:cs="Times New Roman"/>
                <w:b/>
                <w:bCs/>
                <w:sz w:val="24"/>
                <w:szCs w:val="24"/>
              </w:rPr>
            </w:rPrChange>
          </w:rPr>
          <w:t>c)</w:t>
        </w:r>
      </w:ins>
      <w:ins w:id="1660" w:author="Frank Seebacher" w:date="2025-07-23T13:57:00Z">
        <w:r w:rsidR="00FE0651" w:rsidRPr="00FE0651">
          <w:rPr>
            <w:rFonts w:ascii="Times New Roman" w:eastAsiaTheme="minorEastAsia" w:hAnsi="Times New Roman" w:cs="Times New Roman"/>
            <w:sz w:val="24"/>
            <w:szCs w:val="24"/>
            <w:rPrChange w:id="1661" w:author="Frank Seebacher" w:date="2025-07-23T13:57:00Z">
              <w:rPr>
                <w:rFonts w:ascii="Times New Roman" w:eastAsiaTheme="minorEastAsia" w:hAnsi="Times New Roman" w:cs="Times New Roman"/>
                <w:b/>
                <w:bCs/>
                <w:sz w:val="24"/>
                <w:szCs w:val="24"/>
              </w:rPr>
            </w:rPrChange>
          </w:rPr>
          <w:t xml:space="preserve"> </w:t>
        </w:r>
      </w:ins>
      <w:ins w:id="1662" w:author="Frank Seebacher" w:date="2025-07-23T15:00:00Z">
        <w:r w:rsidR="00821A80">
          <w:rPr>
            <w:rFonts w:ascii="Times New Roman" w:eastAsiaTheme="minorEastAsia" w:hAnsi="Times New Roman" w:cs="Times New Roman"/>
            <w:sz w:val="24"/>
            <w:szCs w:val="24"/>
          </w:rPr>
          <w:t>Proportions of different</w:t>
        </w:r>
      </w:ins>
      <w:ins w:id="1663" w:author="Frank Seebacher" w:date="2025-07-23T13:57:00Z">
        <w:r w:rsidR="00FE0651" w:rsidRPr="00FE0651">
          <w:rPr>
            <w:rFonts w:ascii="Times New Roman" w:eastAsiaTheme="minorEastAsia" w:hAnsi="Times New Roman" w:cs="Times New Roman"/>
            <w:sz w:val="24"/>
            <w:szCs w:val="24"/>
            <w:rPrChange w:id="1664"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w:t>
        </w:r>
      </w:ins>
      <w:commentRangeEnd w:id="1658"/>
      <w:r w:rsidR="00C14F7E">
        <w:rPr>
          <w:rStyle w:val="CommentReference"/>
        </w:rPr>
        <w:commentReference w:id="1658"/>
      </w:r>
      <w:ins w:id="1665" w:author="Frank Seebacher" w:date="2025-07-23T13:57:00Z">
        <w:r w:rsidR="00FE0651">
          <w:rPr>
            <w:rFonts w:ascii="Times New Roman" w:eastAsiaTheme="minorEastAsia" w:hAnsi="Times New Roman" w:cs="Times New Roman"/>
            <w:sz w:val="24"/>
            <w:szCs w:val="24"/>
          </w:rPr>
          <w:t>in the data set. Arthropods (particular</w:t>
        </w:r>
      </w:ins>
      <w:ins w:id="1666" w:author="Frank Seebacher" w:date="2025-07-23T13:58:00Z">
        <w:r w:rsidR="00FE0651">
          <w:rPr>
            <w:rFonts w:ascii="Times New Roman" w:eastAsiaTheme="minorEastAsia" w:hAnsi="Times New Roman" w:cs="Times New Roman"/>
            <w:sz w:val="24"/>
            <w:szCs w:val="24"/>
          </w:rPr>
          <w:t>l</w:t>
        </w:r>
      </w:ins>
      <w:ins w:id="1667"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668" w:author="Frank Seebacher" w:date="2025-07-23T13:58:00Z">
        <w:r w:rsidR="00FE0651">
          <w:rPr>
            <w:rFonts w:ascii="Times New Roman" w:eastAsiaTheme="minorEastAsia" w:hAnsi="Times New Roman" w:cs="Times New Roman"/>
            <w:sz w:val="24"/>
            <w:szCs w:val="24"/>
          </w:rPr>
          <w:t>-</w:t>
        </w:r>
      </w:ins>
      <w:ins w:id="1669" w:author="Frank Seebacher" w:date="2025-07-23T13:57:00Z">
        <w:r w:rsidR="00FE0651">
          <w:rPr>
            <w:rFonts w:ascii="Times New Roman" w:eastAsiaTheme="minorEastAsia" w:hAnsi="Times New Roman" w:cs="Times New Roman"/>
            <w:sz w:val="24"/>
            <w:szCs w:val="24"/>
          </w:rPr>
          <w:t>set</w:t>
        </w:r>
      </w:ins>
      <w:proofErr w:type="gramEnd"/>
      <w:ins w:id="1670" w:author="Frank Seebacher" w:date="2025-07-28T11:36:00Z">
        <w:r w:rsidR="00E03455">
          <w:rPr>
            <w:rFonts w:ascii="Times New Roman" w:eastAsiaTheme="minorEastAsia" w:hAnsi="Times New Roman" w:cs="Times New Roman"/>
            <w:sz w:val="24"/>
            <w:szCs w:val="24"/>
          </w:rPr>
          <w:t xml:space="preserve"> (79.1%)</w:t>
        </w:r>
      </w:ins>
      <w:ins w:id="1671"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672" w:author="Frank Seebacher" w:date="2025-07-28T11:53:00Z">
        <w:r w:rsidR="0079105E">
          <w:rPr>
            <w:rFonts w:ascii="Times New Roman" w:eastAsiaTheme="minorEastAsia" w:hAnsi="Times New Roman" w:cs="Times New Roman"/>
            <w:sz w:val="24"/>
            <w:szCs w:val="24"/>
          </w:rPr>
          <w:t>articulalry</w:t>
        </w:r>
      </w:ins>
      <w:proofErr w:type="spellEnd"/>
      <w:ins w:id="1673" w:author="Frank Seebacher" w:date="2025-07-23T13:58:00Z">
        <w:r w:rsidR="00FE0651">
          <w:rPr>
            <w:rFonts w:ascii="Times New Roman" w:eastAsiaTheme="minorEastAsia" w:hAnsi="Times New Roman" w:cs="Times New Roman"/>
            <w:sz w:val="24"/>
            <w:szCs w:val="24"/>
          </w:rPr>
          <w:t xml:space="preserve"> reptiles</w:t>
        </w:r>
      </w:ins>
      <w:ins w:id="1674" w:author="Frank Seebacher" w:date="2025-07-28T11:36:00Z">
        <w:r w:rsidR="00E03455">
          <w:rPr>
            <w:rFonts w:ascii="Times New Roman" w:eastAsiaTheme="minorEastAsia" w:hAnsi="Times New Roman" w:cs="Times New Roman"/>
            <w:sz w:val="24"/>
            <w:szCs w:val="24"/>
          </w:rPr>
          <w:t>; 20.9%)</w:t>
        </w:r>
      </w:ins>
      <w:ins w:id="1675" w:author="Frank Seebacher" w:date="2025-07-23T13:58:00Z">
        <w:r w:rsidR="00FE0651">
          <w:rPr>
            <w:rFonts w:ascii="Times New Roman" w:eastAsiaTheme="minorEastAsia" w:hAnsi="Times New Roman" w:cs="Times New Roman"/>
            <w:sz w:val="24"/>
            <w:szCs w:val="24"/>
          </w:rPr>
          <w:t>.</w:t>
        </w:r>
      </w:ins>
      <w:ins w:id="1676"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proofErr w:type="gramStart"/>
      <w:r w:rsidRPr="00510DAE">
        <w:rPr>
          <w:rFonts w:ascii="Times New Roman" w:hAnsi="Times New Roman" w:cs="Times New Roman"/>
          <w:b/>
          <w:bCs/>
          <w:sz w:val="24"/>
          <w:szCs w:val="24"/>
        </w:rPr>
        <w:t>Multi-level</w:t>
      </w:r>
      <w:proofErr w:type="gramEnd"/>
      <w:r w:rsidRPr="00510DAE">
        <w:rPr>
          <w:rFonts w:ascii="Times New Roman" w:hAnsi="Times New Roman" w:cs="Times New Roman"/>
          <w:b/>
          <w:bCs/>
          <w:sz w:val="24"/>
          <w:szCs w:val="24"/>
        </w:rPr>
        <w:t xml:space="preserve">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w:t>
      </w:r>
      <w:r w:rsidRPr="00402514">
        <w:rPr>
          <w:rFonts w:ascii="Times New Roman" w:hAnsi="Times New Roman" w:cs="Times New Roman"/>
          <w:sz w:val="24"/>
          <w:szCs w:val="24"/>
        </w:rPr>
        <w:lastRenderedPageBreak/>
        <w:t xml:space="preserve">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lastRenderedPageBreak/>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iel Noble" w:date="2025-09-12T09:40:00Z" w:initials="DN">
    <w:p w14:paraId="40594D90" w14:textId="6619DF44" w:rsidR="00887294" w:rsidRDefault="00887294">
      <w:pPr>
        <w:pStyle w:val="CommentText"/>
      </w:pPr>
      <w:r>
        <w:rPr>
          <w:rStyle w:val="CommentReference"/>
        </w:rPr>
        <w:annotationRef/>
      </w:r>
      <w:r>
        <w:t>Maybe we should adjust the title as there are “effects” they are just very weak. Maybe instead:</w:t>
      </w:r>
    </w:p>
    <w:p w14:paraId="76D78889" w14:textId="77777777" w:rsidR="00887294" w:rsidRDefault="00887294">
      <w:pPr>
        <w:pStyle w:val="CommentText"/>
      </w:pPr>
    </w:p>
    <w:p w14:paraId="40591200" w14:textId="77777777" w:rsidR="00887294" w:rsidRDefault="00887294">
      <w:pPr>
        <w:pStyle w:val="CommentText"/>
      </w:pPr>
      <w:r>
        <w:t>Temperature variability has weak effects on phenotypic plasticity in ectotherms – a meta-analysis</w:t>
      </w:r>
    </w:p>
    <w:p w14:paraId="5DBCBAC6" w14:textId="0810772B" w:rsidR="00887294" w:rsidRDefault="00887294">
      <w:pPr>
        <w:pStyle w:val="CommentText"/>
      </w:pPr>
    </w:p>
  </w:comment>
  <w:comment w:id="55" w:author="Daniel Noble" w:date="2025-09-12T09:48:00Z" w:initials="DN">
    <w:p w14:paraId="3F0F20B3" w14:textId="4AAE5F78" w:rsidR="00887294" w:rsidRDefault="00887294">
      <w:pPr>
        <w:pStyle w:val="CommentText"/>
      </w:pPr>
      <w:r>
        <w:rPr>
          <w:rStyle w:val="CommentReference"/>
        </w:rPr>
        <w:annotationRef/>
      </w:r>
      <w:r>
        <w:t xml:space="preserve">I think this is important because the trait reaction normal are both exponential and this is where we see effects, which makes sense </w:t>
      </w:r>
    </w:p>
  </w:comment>
  <w:comment w:id="427" w:author="Daniel Noble" w:date="2025-09-12T12:10:00Z" w:initials="DN">
    <w:p w14:paraId="65C9EAFC" w14:textId="77777777" w:rsidR="00EB2DB9" w:rsidRPr="00EB2DB9" w:rsidRDefault="00EB2DB9" w:rsidP="00EB2DB9">
      <w:pPr>
        <w:rPr>
          <w:rFonts w:ascii="Times New Roman" w:eastAsia="Times New Roman" w:hAnsi="Times New Roman" w:cs="Times New Roman"/>
          <w:kern w:val="0"/>
          <w:sz w:val="24"/>
          <w:szCs w:val="24"/>
          <w:lang w:eastAsia="en-GB"/>
          <w14:ligatures w14:val="none"/>
        </w:rPr>
      </w:pPr>
      <w:r>
        <w:rPr>
          <w:rStyle w:val="CommentReference"/>
        </w:rPr>
        <w:annotationRef/>
      </w:r>
      <w:r w:rsidRPr="00EB2DB9">
        <w:rPr>
          <w:rFonts w:ascii="Times New Roman" w:eastAsia="Times New Roman" w:hAnsi="Times New Roman" w:cs="Times New Roman"/>
          <w:kern w:val="0"/>
          <w:sz w:val="24"/>
          <w:szCs w:val="24"/>
          <w:lang w:eastAsia="en-GB"/>
          <w14:ligatures w14:val="none"/>
        </w:rPr>
        <w:t xml:space="preserve">K. Konno, M. Akasaka, C. </w:t>
      </w:r>
      <w:proofErr w:type="spellStart"/>
      <w:r w:rsidRPr="00EB2DB9">
        <w:rPr>
          <w:rFonts w:ascii="Times New Roman" w:eastAsia="Times New Roman" w:hAnsi="Times New Roman" w:cs="Times New Roman"/>
          <w:kern w:val="0"/>
          <w:sz w:val="24"/>
          <w:szCs w:val="24"/>
          <w:lang w:eastAsia="en-GB"/>
          <w14:ligatures w14:val="none"/>
        </w:rPr>
        <w:t>Koshida</w:t>
      </w:r>
      <w:proofErr w:type="spellEnd"/>
      <w:r w:rsidRPr="00EB2DB9">
        <w:rPr>
          <w:rFonts w:ascii="Times New Roman" w:eastAsia="Times New Roman" w:hAnsi="Times New Roman" w:cs="Times New Roman"/>
          <w:kern w:val="0"/>
          <w:sz w:val="24"/>
          <w:szCs w:val="24"/>
          <w:lang w:eastAsia="en-GB"/>
          <w14:ligatures w14:val="none"/>
        </w:rPr>
        <w:t xml:space="preserve">, N. Katayama, N. Osada, R. Spake, T. Amano, </w:t>
      </w:r>
      <w:proofErr w:type="gramStart"/>
      <w:r w:rsidRPr="00EB2DB9">
        <w:rPr>
          <w:rFonts w:ascii="Times New Roman" w:eastAsia="Times New Roman" w:hAnsi="Times New Roman" w:cs="Times New Roman"/>
          <w:kern w:val="0"/>
          <w:sz w:val="24"/>
          <w:szCs w:val="24"/>
          <w:lang w:eastAsia="en-GB"/>
          <w14:ligatures w14:val="none"/>
        </w:rPr>
        <w:t>Ignoring</w:t>
      </w:r>
      <w:proofErr w:type="gramEnd"/>
      <w:r w:rsidRPr="00EB2DB9">
        <w:rPr>
          <w:rFonts w:ascii="Times New Roman" w:eastAsia="Times New Roman" w:hAnsi="Times New Roman" w:cs="Times New Roman"/>
          <w:kern w:val="0"/>
          <w:sz w:val="24"/>
          <w:szCs w:val="24"/>
          <w:lang w:eastAsia="en-GB"/>
          <w14:ligatures w14:val="none"/>
        </w:rPr>
        <w:t xml:space="preserve"> non-English-language studies may bias ecological meta-analyses. </w:t>
      </w:r>
      <w:r w:rsidRPr="00EB2DB9">
        <w:rPr>
          <w:rFonts w:ascii="Times New Roman" w:eastAsia="Times New Roman" w:hAnsi="Times New Roman" w:cs="Times New Roman"/>
          <w:i/>
          <w:iCs/>
          <w:kern w:val="0"/>
          <w:sz w:val="24"/>
          <w:szCs w:val="24"/>
          <w:lang w:eastAsia="en-GB"/>
          <w14:ligatures w14:val="none"/>
        </w:rPr>
        <w:t>Ecol. Evol.</w:t>
      </w:r>
      <w:r w:rsidRPr="00EB2DB9">
        <w:rPr>
          <w:rFonts w:ascii="Times New Roman" w:eastAsia="Times New Roman" w:hAnsi="Times New Roman" w:cs="Times New Roman"/>
          <w:kern w:val="0"/>
          <w:sz w:val="24"/>
          <w:szCs w:val="24"/>
          <w:lang w:eastAsia="en-GB"/>
          <w14:ligatures w14:val="none"/>
        </w:rPr>
        <w:t xml:space="preserve"> </w:t>
      </w:r>
      <w:r w:rsidRPr="00EB2DB9">
        <w:rPr>
          <w:rFonts w:ascii="Times New Roman" w:eastAsia="Times New Roman" w:hAnsi="Times New Roman" w:cs="Times New Roman"/>
          <w:b/>
          <w:bCs/>
          <w:kern w:val="0"/>
          <w:sz w:val="24"/>
          <w:szCs w:val="24"/>
          <w:lang w:eastAsia="en-GB"/>
          <w14:ligatures w14:val="none"/>
        </w:rPr>
        <w:t>10</w:t>
      </w:r>
      <w:r w:rsidRPr="00EB2DB9">
        <w:rPr>
          <w:rFonts w:ascii="Times New Roman" w:eastAsia="Times New Roman" w:hAnsi="Times New Roman" w:cs="Times New Roman"/>
          <w:kern w:val="0"/>
          <w:sz w:val="24"/>
          <w:szCs w:val="24"/>
          <w:lang w:eastAsia="en-GB"/>
          <w14:ligatures w14:val="none"/>
        </w:rPr>
        <w:t xml:space="preserve">, 6373–6384 (2020). </w:t>
      </w:r>
    </w:p>
    <w:p w14:paraId="3DC2A2E8" w14:textId="0E48ADED" w:rsidR="00EB2DB9" w:rsidRDefault="00EB2DB9">
      <w:pPr>
        <w:pStyle w:val="CommentText"/>
      </w:pPr>
    </w:p>
  </w:comment>
  <w:comment w:id="60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623"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w:t>
      </w:r>
      <w:proofErr w:type="spellStart"/>
      <w:r>
        <w:t>na</w:t>
      </w:r>
      <w:proofErr w:type="spellEnd"/>
      <w:r>
        <w:t xml:space="preserve"> </w:t>
      </w:r>
      <w:proofErr w:type="spellStart"/>
      <w:r>
        <w:t>dcouldn’t</w:t>
      </w:r>
      <w:proofErr w:type="spellEnd"/>
      <w:r>
        <w:t xml:space="preserve"> find. Might be better to cite: </w:t>
      </w:r>
    </w:p>
  </w:comment>
  <w:comment w:id="621"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622"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37" w:author="Daniel Noble" w:date="2025-09-12T12:00:00Z" w:initials="DN">
    <w:p w14:paraId="5BC49A1B" w14:textId="77777777" w:rsidR="00F07FED" w:rsidRPr="00F07FED" w:rsidRDefault="00F07FED" w:rsidP="00F07FED">
      <w:pPr>
        <w:rPr>
          <w:rFonts w:ascii="Times New Roman" w:eastAsia="Times New Roman" w:hAnsi="Times New Roman" w:cs="Times New Roman"/>
          <w:kern w:val="0"/>
          <w:sz w:val="24"/>
          <w:szCs w:val="24"/>
          <w:lang w:eastAsia="en-GB"/>
          <w14:ligatures w14:val="none"/>
        </w:rPr>
      </w:pPr>
      <w:r>
        <w:rPr>
          <w:rStyle w:val="CommentReference"/>
        </w:rPr>
        <w:annotationRef/>
      </w:r>
      <w:r w:rsidRPr="00F07FED">
        <w:rPr>
          <w:rFonts w:ascii="Times New Roman" w:eastAsia="Times New Roman" w:hAnsi="Times New Roman" w:cs="Times New Roman"/>
          <w:kern w:val="0"/>
          <w:sz w:val="24"/>
          <w:szCs w:val="24"/>
          <w:lang w:eastAsia="en-GB"/>
          <w14:ligatures w14:val="none"/>
        </w:rPr>
        <w:t xml:space="preserve">R. Spake, R. E. O’Dea, S. Nakagawa, C. P. Doncaster, M. Ryo, C. T. Callaghan, J. M. Bullock, </w:t>
      </w:r>
      <w:proofErr w:type="gramStart"/>
      <w:r w:rsidRPr="00F07FED">
        <w:rPr>
          <w:rFonts w:ascii="Times New Roman" w:eastAsia="Times New Roman" w:hAnsi="Times New Roman" w:cs="Times New Roman"/>
          <w:kern w:val="0"/>
          <w:sz w:val="24"/>
          <w:szCs w:val="24"/>
          <w:lang w:eastAsia="en-GB"/>
          <w14:ligatures w14:val="none"/>
        </w:rPr>
        <w:t>Improving</w:t>
      </w:r>
      <w:proofErr w:type="gramEnd"/>
      <w:r w:rsidRPr="00F07FED">
        <w:rPr>
          <w:rFonts w:ascii="Times New Roman" w:eastAsia="Times New Roman" w:hAnsi="Times New Roman" w:cs="Times New Roman"/>
          <w:kern w:val="0"/>
          <w:sz w:val="24"/>
          <w:szCs w:val="24"/>
          <w:lang w:eastAsia="en-GB"/>
          <w14:ligatures w14:val="none"/>
        </w:rPr>
        <w:t xml:space="preserve"> quantitative synthesis to achieve generality in ecology. </w:t>
      </w:r>
      <w:r w:rsidRPr="00F07FED">
        <w:rPr>
          <w:rFonts w:ascii="Times New Roman" w:eastAsia="Times New Roman" w:hAnsi="Times New Roman" w:cs="Times New Roman"/>
          <w:i/>
          <w:iCs/>
          <w:kern w:val="0"/>
          <w:sz w:val="24"/>
          <w:szCs w:val="24"/>
          <w:lang w:eastAsia="en-GB"/>
          <w14:ligatures w14:val="none"/>
        </w:rPr>
        <w:t>Nat.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6</w:t>
      </w:r>
      <w:r w:rsidRPr="00F07FED">
        <w:rPr>
          <w:rFonts w:ascii="Times New Roman" w:eastAsia="Times New Roman" w:hAnsi="Times New Roman" w:cs="Times New Roman"/>
          <w:kern w:val="0"/>
          <w:sz w:val="24"/>
          <w:szCs w:val="24"/>
          <w:lang w:eastAsia="en-GB"/>
          <w14:ligatures w14:val="none"/>
        </w:rPr>
        <w:t xml:space="preserve">, 1818–1828 (2022). </w:t>
      </w:r>
    </w:p>
    <w:p w14:paraId="2058EE94" w14:textId="77777777" w:rsidR="00F07FED" w:rsidRDefault="00F07FED" w:rsidP="00F07FED">
      <w:pPr>
        <w:pStyle w:val="CommentText"/>
      </w:pPr>
    </w:p>
    <w:p w14:paraId="415854F4" w14:textId="77777777" w:rsidR="00F07FED" w:rsidRDefault="00F07FED" w:rsidP="00F07FED">
      <w:pPr>
        <w:pStyle w:val="CommentText"/>
        <w:rPr>
          <w:rFonts w:ascii="Times New Roman" w:eastAsia="Times New Roman" w:hAnsi="Times New Roman" w:cs="Times New Roman"/>
          <w:kern w:val="0"/>
          <w:sz w:val="24"/>
          <w:szCs w:val="24"/>
          <w:lang w:eastAsia="en-GB"/>
          <w14:ligatures w14:val="none"/>
        </w:rPr>
      </w:pPr>
      <w:r w:rsidRPr="00F07FED">
        <w:rPr>
          <w:rFonts w:ascii="Times New Roman" w:eastAsia="Times New Roman" w:hAnsi="Times New Roman" w:cs="Times New Roman"/>
          <w:kern w:val="0"/>
          <w:sz w:val="24"/>
          <w:szCs w:val="24"/>
          <w:lang w:eastAsia="en-GB"/>
          <w14:ligatures w14:val="none"/>
        </w:rPr>
        <w:t xml:space="preserve">J. A. Catford, J. R. U. Wilson, P. Pyšek, P. E. Hulme, R. P. Duncan, Addressing context dependence in ecology. </w:t>
      </w:r>
      <w:r w:rsidRPr="00F07FED">
        <w:rPr>
          <w:rFonts w:ascii="Times New Roman" w:eastAsia="Times New Roman" w:hAnsi="Times New Roman" w:cs="Times New Roman"/>
          <w:i/>
          <w:iCs/>
          <w:kern w:val="0"/>
          <w:sz w:val="24"/>
          <w:szCs w:val="24"/>
          <w:lang w:eastAsia="en-GB"/>
          <w14:ligatures w14:val="none"/>
        </w:rPr>
        <w:t>Trends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37</w:t>
      </w:r>
      <w:r w:rsidRPr="00F07FED">
        <w:rPr>
          <w:rFonts w:ascii="Times New Roman" w:eastAsia="Times New Roman" w:hAnsi="Times New Roman" w:cs="Times New Roman"/>
          <w:kern w:val="0"/>
          <w:sz w:val="24"/>
          <w:szCs w:val="24"/>
          <w:lang w:eastAsia="en-GB"/>
          <w14:ligatures w14:val="none"/>
        </w:rPr>
        <w:t>, 158–170 (2022).</w:t>
      </w:r>
    </w:p>
    <w:p w14:paraId="4DDE1750" w14:textId="77777777" w:rsidR="00F07FED" w:rsidRDefault="00F07FED" w:rsidP="00F07FED">
      <w:pPr>
        <w:pStyle w:val="CommentText"/>
        <w:rPr>
          <w:rFonts w:ascii="Times New Roman" w:eastAsia="Times New Roman" w:hAnsi="Times New Roman" w:cs="Times New Roman"/>
          <w:kern w:val="0"/>
          <w:sz w:val="24"/>
          <w:szCs w:val="24"/>
          <w:lang w:eastAsia="en-GB"/>
          <w14:ligatures w14:val="none"/>
        </w:rPr>
      </w:pPr>
    </w:p>
    <w:p w14:paraId="0EAEC0C3" w14:textId="2C36C6A0" w:rsidR="00F07FED" w:rsidRDefault="00F07FED" w:rsidP="00F07FED">
      <w:pPr>
        <w:pStyle w:val="CommentText"/>
      </w:pPr>
      <w:r>
        <w:rPr>
          <w:rFonts w:ascii="Times New Roman" w:eastAsia="Times New Roman" w:hAnsi="Times New Roman" w:cs="Times New Roman"/>
          <w:kern w:val="0"/>
          <w:sz w:val="24"/>
          <w:szCs w:val="24"/>
          <w:lang w:eastAsia="en-GB"/>
          <w14:ligatures w14:val="none"/>
        </w:rPr>
        <w:t xml:space="preserve">Also add </w:t>
      </w:r>
      <w:proofErr w:type="spellStart"/>
      <w:r>
        <w:rPr>
          <w:rFonts w:ascii="Times New Roman" w:eastAsia="Times New Roman" w:hAnsi="Times New Roman" w:cs="Times New Roman"/>
          <w:kern w:val="0"/>
          <w:sz w:val="24"/>
          <w:szCs w:val="24"/>
          <w:lang w:eastAsia="en-GB"/>
          <w14:ligatures w14:val="none"/>
        </w:rPr>
        <w:t>Mccartney</w:t>
      </w:r>
      <w:proofErr w:type="spellEnd"/>
      <w:r>
        <w:rPr>
          <w:rFonts w:ascii="Times New Roman" w:eastAsia="Times New Roman" w:hAnsi="Times New Roman" w:cs="Times New Roman"/>
          <w:kern w:val="0"/>
          <w:sz w:val="24"/>
          <w:szCs w:val="24"/>
          <w:lang w:eastAsia="en-GB"/>
          <w14:ligatures w14:val="none"/>
        </w:rPr>
        <w:t xml:space="preserve"> et al. 2022 which we have already.</w:t>
      </w:r>
    </w:p>
  </w:comment>
  <w:comment w:id="736"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w:t>
      </w:r>
      <w:proofErr w:type="gramStart"/>
      <w:r>
        <w:t>interaction based</w:t>
      </w:r>
      <w:proofErr w:type="gramEnd"/>
      <w:r>
        <w:t xml:space="preserve">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737" w:author="Daniel Noble" w:date="2025-08-25T15:08:00Z" w:initials="DN">
    <w:p w14:paraId="6CC4149D" w14:textId="77777777" w:rsidR="004E3DDE" w:rsidRDefault="004E3DDE" w:rsidP="004E3DDE">
      <w:pPr>
        <w:pStyle w:val="CommentText"/>
      </w:pPr>
      <w:r>
        <w:rPr>
          <w:rStyle w:val="CommentReference"/>
        </w:rPr>
        <w:annotationRef/>
      </w:r>
      <w:r>
        <w:t xml:space="preserve">We </w:t>
      </w:r>
      <w:proofErr w:type="gramStart"/>
      <w:r>
        <w:t>actually need</w:t>
      </w:r>
      <w:proofErr w:type="gramEnd"/>
      <w:r>
        <w:t xml:space="preserve">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878"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915" w:author="Daniel Noble" w:date="2025-09-02T13:00:00Z" w:initials="DN">
    <w:p w14:paraId="537ACCD4" w14:textId="2D10778D" w:rsidR="00496EF8" w:rsidRDefault="00496EF8">
      <w:pPr>
        <w:pStyle w:val="CommentText"/>
      </w:pPr>
      <w:r>
        <w:rPr>
          <w:rStyle w:val="CommentReference"/>
        </w:rPr>
        <w:annotationRef/>
      </w:r>
      <w:hyperlink r:id="rId1" w:history="1">
        <w:r>
          <w:rPr>
            <w:rStyle w:val="Hyperlink"/>
            <w:rFonts w:ascii="Arial" w:hAnsi="Arial" w:cs="Arial"/>
            <w:b/>
            <w:bCs/>
            <w:color w:val="BA0C2F"/>
            <w:shd w:val="clear" w:color="auto" w:fill="FFFFFF"/>
          </w:rPr>
          <w:t>https://doi.org/10.1098/rspb.2001.1832</w:t>
        </w:r>
      </w:hyperlink>
    </w:p>
  </w:comment>
  <w:comment w:id="945" w:author="Daniel Noble" w:date="2025-09-12T12:56:00Z" w:initials="DN">
    <w:p w14:paraId="39A10E70" w14:textId="7E682374" w:rsidR="007833EA" w:rsidRDefault="007833EA">
      <w:pPr>
        <w:pStyle w:val="CommentText"/>
      </w:pPr>
      <w:r>
        <w:rPr>
          <w:rStyle w:val="CommentReference"/>
        </w:rPr>
        <w:annotationRef/>
      </w:r>
      <w:r>
        <w:t>I don’t know that we need to add a new figure here as the number of effects and studies are already in fig 4</w:t>
      </w:r>
      <w:r w:rsidR="00DC7632">
        <w:t xml:space="preserve"> Just instead listed the numbers</w:t>
      </w:r>
    </w:p>
  </w:comment>
  <w:comment w:id="1005" w:author="Daniel Noble" w:date="2025-09-02T13:23:00Z" w:initials="DN">
    <w:p w14:paraId="55605CB8" w14:textId="64302556" w:rsidR="00A215C3" w:rsidRDefault="00A215C3">
      <w:pPr>
        <w:pStyle w:val="CommentText"/>
      </w:pPr>
      <w:r>
        <w:rPr>
          <w:rStyle w:val="CommentReference"/>
        </w:rPr>
        <w:annotationRef/>
      </w:r>
      <w:r>
        <w:t>NEED TO UPDATE AFTER THIS…</w:t>
      </w:r>
    </w:p>
  </w:comment>
  <w:comment w:id="1097" w:author="Daniel Noble" w:date="2025-09-12T11:57:00Z" w:initials="DN">
    <w:p w14:paraId="4F1406DE" w14:textId="77777777" w:rsidR="00F07FED" w:rsidRPr="00F07FED" w:rsidRDefault="00F07FED" w:rsidP="00F07FED">
      <w:pPr>
        <w:rPr>
          <w:rFonts w:ascii="Times New Roman" w:eastAsia="Times New Roman" w:hAnsi="Times New Roman" w:cs="Times New Roman"/>
          <w:kern w:val="0"/>
          <w:sz w:val="24"/>
          <w:szCs w:val="24"/>
          <w:lang w:eastAsia="en-GB"/>
          <w14:ligatures w14:val="none"/>
        </w:rPr>
      </w:pPr>
      <w:r>
        <w:rPr>
          <w:rStyle w:val="CommentReference"/>
        </w:rPr>
        <w:annotationRef/>
      </w:r>
      <w:r w:rsidRPr="00F07FED">
        <w:rPr>
          <w:rFonts w:ascii="Times New Roman" w:eastAsia="Times New Roman" w:hAnsi="Times New Roman" w:cs="Times New Roman"/>
          <w:kern w:val="0"/>
          <w:sz w:val="24"/>
          <w:szCs w:val="24"/>
          <w:lang w:eastAsia="en-GB"/>
          <w14:ligatures w14:val="none"/>
        </w:rPr>
        <w:t xml:space="preserve">R. Spake, R. E. O’Dea, S. Nakagawa, C. P. Doncaster, M. Ryo, C. T. Callaghan, J. M. Bullock, </w:t>
      </w:r>
      <w:proofErr w:type="gramStart"/>
      <w:r w:rsidRPr="00F07FED">
        <w:rPr>
          <w:rFonts w:ascii="Times New Roman" w:eastAsia="Times New Roman" w:hAnsi="Times New Roman" w:cs="Times New Roman"/>
          <w:kern w:val="0"/>
          <w:sz w:val="24"/>
          <w:szCs w:val="24"/>
          <w:lang w:eastAsia="en-GB"/>
          <w14:ligatures w14:val="none"/>
        </w:rPr>
        <w:t>Improving</w:t>
      </w:r>
      <w:proofErr w:type="gramEnd"/>
      <w:r w:rsidRPr="00F07FED">
        <w:rPr>
          <w:rFonts w:ascii="Times New Roman" w:eastAsia="Times New Roman" w:hAnsi="Times New Roman" w:cs="Times New Roman"/>
          <w:kern w:val="0"/>
          <w:sz w:val="24"/>
          <w:szCs w:val="24"/>
          <w:lang w:eastAsia="en-GB"/>
          <w14:ligatures w14:val="none"/>
        </w:rPr>
        <w:t xml:space="preserve"> quantitative synthesis to achieve generality in ecology. </w:t>
      </w:r>
      <w:r w:rsidRPr="00F07FED">
        <w:rPr>
          <w:rFonts w:ascii="Times New Roman" w:eastAsia="Times New Roman" w:hAnsi="Times New Roman" w:cs="Times New Roman"/>
          <w:i/>
          <w:iCs/>
          <w:kern w:val="0"/>
          <w:sz w:val="24"/>
          <w:szCs w:val="24"/>
          <w:lang w:eastAsia="en-GB"/>
          <w14:ligatures w14:val="none"/>
        </w:rPr>
        <w:t>Nat.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6</w:t>
      </w:r>
      <w:r w:rsidRPr="00F07FED">
        <w:rPr>
          <w:rFonts w:ascii="Times New Roman" w:eastAsia="Times New Roman" w:hAnsi="Times New Roman" w:cs="Times New Roman"/>
          <w:kern w:val="0"/>
          <w:sz w:val="24"/>
          <w:szCs w:val="24"/>
          <w:lang w:eastAsia="en-GB"/>
          <w14:ligatures w14:val="none"/>
        </w:rPr>
        <w:t xml:space="preserve">, 1818–1828 (2022). </w:t>
      </w:r>
    </w:p>
    <w:p w14:paraId="1F80761E" w14:textId="77777777" w:rsidR="00F07FED" w:rsidRDefault="00F07FED">
      <w:pPr>
        <w:pStyle w:val="CommentText"/>
      </w:pPr>
    </w:p>
    <w:p w14:paraId="63E33687" w14:textId="77777777" w:rsidR="00F07FED" w:rsidRPr="00F07FED" w:rsidRDefault="00F07FED" w:rsidP="00F07FED">
      <w:pPr>
        <w:spacing w:after="0" w:line="240" w:lineRule="auto"/>
        <w:rPr>
          <w:rFonts w:ascii="Times New Roman" w:eastAsia="Times New Roman" w:hAnsi="Times New Roman" w:cs="Times New Roman"/>
          <w:kern w:val="0"/>
          <w:sz w:val="24"/>
          <w:szCs w:val="24"/>
          <w:lang w:eastAsia="en-GB"/>
          <w14:ligatures w14:val="none"/>
        </w:rPr>
      </w:pPr>
      <w:r w:rsidRPr="00F07FED">
        <w:rPr>
          <w:rFonts w:ascii="Times New Roman" w:eastAsia="Times New Roman" w:hAnsi="Times New Roman" w:cs="Times New Roman"/>
          <w:kern w:val="0"/>
          <w:sz w:val="24"/>
          <w:szCs w:val="24"/>
          <w:lang w:eastAsia="en-GB"/>
          <w14:ligatures w14:val="none"/>
        </w:rPr>
        <w:t xml:space="preserve">J. A. Catford, J. R. U. Wilson, P. Pyšek, P. E. Hulme, R. P. Duncan, Addressing context dependence in ecology. </w:t>
      </w:r>
      <w:r w:rsidRPr="00F07FED">
        <w:rPr>
          <w:rFonts w:ascii="Times New Roman" w:eastAsia="Times New Roman" w:hAnsi="Times New Roman" w:cs="Times New Roman"/>
          <w:i/>
          <w:iCs/>
          <w:kern w:val="0"/>
          <w:sz w:val="24"/>
          <w:szCs w:val="24"/>
          <w:lang w:eastAsia="en-GB"/>
          <w14:ligatures w14:val="none"/>
        </w:rPr>
        <w:t>Trends Ecol. Evol.</w:t>
      </w:r>
      <w:r w:rsidRPr="00F07FED">
        <w:rPr>
          <w:rFonts w:ascii="Times New Roman" w:eastAsia="Times New Roman" w:hAnsi="Times New Roman" w:cs="Times New Roman"/>
          <w:kern w:val="0"/>
          <w:sz w:val="24"/>
          <w:szCs w:val="24"/>
          <w:lang w:eastAsia="en-GB"/>
          <w14:ligatures w14:val="none"/>
        </w:rPr>
        <w:t xml:space="preserve"> </w:t>
      </w:r>
      <w:r w:rsidRPr="00F07FED">
        <w:rPr>
          <w:rFonts w:ascii="Times New Roman" w:eastAsia="Times New Roman" w:hAnsi="Times New Roman" w:cs="Times New Roman"/>
          <w:b/>
          <w:bCs/>
          <w:kern w:val="0"/>
          <w:sz w:val="24"/>
          <w:szCs w:val="24"/>
          <w:lang w:eastAsia="en-GB"/>
          <w14:ligatures w14:val="none"/>
        </w:rPr>
        <w:t>37</w:t>
      </w:r>
      <w:r w:rsidRPr="00F07FED">
        <w:rPr>
          <w:rFonts w:ascii="Times New Roman" w:eastAsia="Times New Roman" w:hAnsi="Times New Roman" w:cs="Times New Roman"/>
          <w:kern w:val="0"/>
          <w:sz w:val="24"/>
          <w:szCs w:val="24"/>
          <w:lang w:eastAsia="en-GB"/>
          <w14:ligatures w14:val="none"/>
        </w:rPr>
        <w:t xml:space="preserve">, 158–170 (2022). </w:t>
      </w:r>
    </w:p>
    <w:p w14:paraId="5BCA9AA5" w14:textId="4E5843A5" w:rsidR="00F07FED" w:rsidRDefault="00F07FED">
      <w:pPr>
        <w:pStyle w:val="CommentText"/>
      </w:pPr>
    </w:p>
  </w:comment>
  <w:comment w:id="1163" w:author="Daniel Noble" w:date="2025-09-12T15:43:00Z" w:initials="DN">
    <w:p w14:paraId="69A209D4" w14:textId="32AA9692" w:rsidR="004351DA" w:rsidRDefault="004351DA">
      <w:pPr>
        <w:pStyle w:val="CommentText"/>
      </w:pPr>
      <w:r>
        <w:rPr>
          <w:rStyle w:val="CommentReference"/>
        </w:rPr>
        <w:annotationRef/>
      </w:r>
      <w:r>
        <w:t xml:space="preserve">Probably add ref. Temperature is an exponential in </w:t>
      </w:r>
      <w:proofErr w:type="spellStart"/>
      <w:r>
        <w:t>rease</w:t>
      </w:r>
      <w:proofErr w:type="spellEnd"/>
      <w:r>
        <w:t xml:space="preserve"> and </w:t>
      </w:r>
      <w:proofErr w:type="spellStart"/>
      <w:r>
        <w:t>devekopment</w:t>
      </w:r>
      <w:proofErr w:type="spellEnd"/>
      <w:r>
        <w:t xml:space="preserve"> time an exponential decrease</w:t>
      </w:r>
      <w:proofErr w:type="gramStart"/>
      <w:r>
        <w:t>…..</w:t>
      </w:r>
      <w:proofErr w:type="gramEnd"/>
      <w:r>
        <w:t xml:space="preserve"> which is what we are </w:t>
      </w:r>
      <w:proofErr w:type="spellStart"/>
      <w:proofErr w:type="gramStart"/>
      <w:r>
        <w:t>clear;y</w:t>
      </w:r>
      <w:proofErr w:type="spellEnd"/>
      <w:proofErr w:type="gramEnd"/>
      <w:r>
        <w:t xml:space="preserve"> seeing</w:t>
      </w:r>
    </w:p>
  </w:comment>
  <w:comment w:id="1178" w:author="Daniel Noble" w:date="2025-09-12T15:44:00Z" w:initials="DN">
    <w:p w14:paraId="4472B26C" w14:textId="4E997CBD" w:rsidR="004351DA" w:rsidRDefault="004351DA">
      <w:pPr>
        <w:pStyle w:val="CommentText"/>
      </w:pPr>
      <w:r>
        <w:rPr>
          <w:rStyle w:val="CommentReference"/>
        </w:rPr>
        <w:annotationRef/>
      </w:r>
      <w:r>
        <w:t>Maybe we switch this to metabolic rate instead?</w:t>
      </w:r>
    </w:p>
  </w:comment>
  <w:comment w:id="1197" w:author="Daniel Noble" w:date="2025-09-12T15:44:00Z" w:initials="DN">
    <w:p w14:paraId="0E840D5B" w14:textId="78B7C270" w:rsidR="004351DA" w:rsidRDefault="004351DA">
      <w:pPr>
        <w:pStyle w:val="CommentText"/>
      </w:pPr>
      <w:r>
        <w:rPr>
          <w:rStyle w:val="CommentReference"/>
        </w:rPr>
        <w:annotationRef/>
      </w:r>
      <w:r>
        <w:t>Need to adjust</w:t>
      </w:r>
    </w:p>
  </w:comment>
  <w:comment w:id="1658"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DBCBAC6" w15:done="0"/>
  <w15:commentEx w15:paraId="3F0F20B3" w15:done="0"/>
  <w15:commentEx w15:paraId="3DC2A2E8" w15:done="0"/>
  <w15:commentEx w15:paraId="72009EA6" w15:done="0"/>
  <w15:commentEx w15:paraId="226AD8D0" w15:done="0"/>
  <w15:commentEx w15:paraId="0FA85D9C" w15:done="0"/>
  <w15:commentEx w15:paraId="4D691247" w15:done="0"/>
  <w15:commentEx w15:paraId="0EAEC0C3" w15:done="0"/>
  <w15:commentEx w15:paraId="27DD3842" w15:done="0"/>
  <w15:commentEx w15:paraId="398AED70" w15:done="0"/>
  <w15:commentEx w15:paraId="795A3F3C" w15:done="0"/>
  <w15:commentEx w15:paraId="537ACCD4" w15:done="0"/>
  <w15:commentEx w15:paraId="39A10E70" w15:done="0"/>
  <w15:commentEx w15:paraId="55605CB8" w15:done="0"/>
  <w15:commentEx w15:paraId="5BCA9AA5" w15:done="0"/>
  <w15:commentEx w15:paraId="69A209D4" w15:done="0"/>
  <w15:commentEx w15:paraId="4472B26C" w15:done="0"/>
  <w15:commentEx w15:paraId="0E840D5B"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2ECFD8B" w16cex:dateUtc="2025-09-11T23:40:00Z"/>
  <w16cex:commentExtensible w16cex:durableId="4FC6B1B5" w16cex:dateUtc="2025-09-11T23:48:00Z"/>
  <w16cex:commentExtensible w16cex:durableId="42FA64E7" w16cex:dateUtc="2025-09-12T02:10:00Z"/>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1CE7A1EE" w16cex:dateUtc="2025-09-12T02:00:00Z"/>
  <w16cex:commentExtensible w16cex:durableId="78582A06" w16cex:dateUtc="2025-08-25T05:08:00Z"/>
  <w16cex:commentExtensible w16cex:durableId="4C3E9DF9" w16cex:dateUtc="2025-08-25T05:08:00Z"/>
  <w16cex:commentExtensible w16cex:durableId="2C31EDE4" w16cex:dateUtc="2025-07-28T02:39:00Z"/>
  <w16cex:commentExtensible w16cex:durableId="6BD554DD" w16cex:dateUtc="2025-09-02T03:00:00Z"/>
  <w16cex:commentExtensible w16cex:durableId="42589AE4" w16cex:dateUtc="2025-09-12T02:56:00Z"/>
  <w16cex:commentExtensible w16cex:durableId="1AE20EDE" w16cex:dateUtc="2025-09-02T03:23:00Z"/>
  <w16cex:commentExtensible w16cex:durableId="2F76FCEE" w16cex:dateUtc="2025-09-12T01:57:00Z"/>
  <w16cex:commentExtensible w16cex:durableId="6CDC1DEB" w16cex:dateUtc="2025-09-12T05:43:00Z"/>
  <w16cex:commentExtensible w16cex:durableId="7ECA8ADE" w16cex:dateUtc="2025-09-12T05:44:00Z"/>
  <w16cex:commentExtensible w16cex:durableId="59ED9CFD" w16cex:dateUtc="2025-09-12T05:44: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DBCBAC6" w16cid:durableId="32ECFD8B"/>
  <w16cid:commentId w16cid:paraId="3F0F20B3" w16cid:durableId="4FC6B1B5"/>
  <w16cid:commentId w16cid:paraId="3DC2A2E8" w16cid:durableId="42FA64E7"/>
  <w16cid:commentId w16cid:paraId="72009EA6" w16cid:durableId="3E9DC43A"/>
  <w16cid:commentId w16cid:paraId="226AD8D0" w16cid:durableId="4330DC0D"/>
  <w16cid:commentId w16cid:paraId="0FA85D9C" w16cid:durableId="39BF67CF"/>
  <w16cid:commentId w16cid:paraId="4D691247" w16cid:durableId="704C6AF9"/>
  <w16cid:commentId w16cid:paraId="0EAEC0C3" w16cid:durableId="1CE7A1EE"/>
  <w16cid:commentId w16cid:paraId="27DD3842" w16cid:durableId="78582A06"/>
  <w16cid:commentId w16cid:paraId="398AED70" w16cid:durableId="4C3E9DF9"/>
  <w16cid:commentId w16cid:paraId="795A3F3C" w16cid:durableId="2C31EDE4"/>
  <w16cid:commentId w16cid:paraId="537ACCD4" w16cid:durableId="6BD554DD"/>
  <w16cid:commentId w16cid:paraId="39A10E70" w16cid:durableId="42589AE4"/>
  <w16cid:commentId w16cid:paraId="55605CB8" w16cid:durableId="1AE20EDE"/>
  <w16cid:commentId w16cid:paraId="5BCA9AA5" w16cid:durableId="2F76FCEE"/>
  <w16cid:commentId w16cid:paraId="69A209D4" w16cid:durableId="6CDC1DEB"/>
  <w16cid:commentId w16cid:paraId="4472B26C" w16cid:durableId="7ECA8ADE"/>
  <w16cid:commentId w16cid:paraId="0E840D5B" w16cid:durableId="59ED9CFD"/>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113475" w14:textId="77777777" w:rsidR="00070C02" w:rsidRDefault="00070C02" w:rsidP="00260708">
      <w:pPr>
        <w:spacing w:after="0" w:line="240" w:lineRule="auto"/>
      </w:pPr>
      <w:r>
        <w:separator/>
      </w:r>
    </w:p>
  </w:endnote>
  <w:endnote w:type="continuationSeparator" w:id="0">
    <w:p w14:paraId="7A881558" w14:textId="77777777" w:rsidR="00070C02" w:rsidRDefault="00070C02"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6D10FF" w14:textId="77777777" w:rsidR="00070C02" w:rsidRDefault="00070C02" w:rsidP="00260708">
      <w:pPr>
        <w:spacing w:after="0" w:line="240" w:lineRule="auto"/>
      </w:pPr>
      <w:r>
        <w:separator/>
      </w:r>
    </w:p>
  </w:footnote>
  <w:footnote w:type="continuationSeparator" w:id="0">
    <w:p w14:paraId="5FF66012" w14:textId="77777777" w:rsidR="00070C02" w:rsidRDefault="00070C02"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0C02"/>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8439F"/>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098A"/>
    <w:rsid w:val="001E19B6"/>
    <w:rsid w:val="001E5EDA"/>
    <w:rsid w:val="001E640E"/>
    <w:rsid w:val="001E729C"/>
    <w:rsid w:val="001F5D12"/>
    <w:rsid w:val="001F6F39"/>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087"/>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E7BA4"/>
    <w:rsid w:val="002F7487"/>
    <w:rsid w:val="003020E4"/>
    <w:rsid w:val="00306EE5"/>
    <w:rsid w:val="00311B1F"/>
    <w:rsid w:val="0031338B"/>
    <w:rsid w:val="00316178"/>
    <w:rsid w:val="00320820"/>
    <w:rsid w:val="00325D68"/>
    <w:rsid w:val="00325FE7"/>
    <w:rsid w:val="0033093B"/>
    <w:rsid w:val="00332258"/>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1DA"/>
    <w:rsid w:val="004353E7"/>
    <w:rsid w:val="004361D0"/>
    <w:rsid w:val="00445248"/>
    <w:rsid w:val="00446E92"/>
    <w:rsid w:val="00450F3F"/>
    <w:rsid w:val="00461149"/>
    <w:rsid w:val="00470F81"/>
    <w:rsid w:val="00471CD1"/>
    <w:rsid w:val="00472399"/>
    <w:rsid w:val="00473BE5"/>
    <w:rsid w:val="0047582C"/>
    <w:rsid w:val="00481A0B"/>
    <w:rsid w:val="0049119A"/>
    <w:rsid w:val="00496EF8"/>
    <w:rsid w:val="004A385E"/>
    <w:rsid w:val="004A4401"/>
    <w:rsid w:val="004A4605"/>
    <w:rsid w:val="004A7666"/>
    <w:rsid w:val="004B2DBD"/>
    <w:rsid w:val="004B38EE"/>
    <w:rsid w:val="004B4FA5"/>
    <w:rsid w:val="004C0ED6"/>
    <w:rsid w:val="004C74A9"/>
    <w:rsid w:val="004D0ED8"/>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41A1"/>
    <w:rsid w:val="005E752A"/>
    <w:rsid w:val="005F7E64"/>
    <w:rsid w:val="00600A62"/>
    <w:rsid w:val="00604808"/>
    <w:rsid w:val="0060562D"/>
    <w:rsid w:val="006057D4"/>
    <w:rsid w:val="00612DD9"/>
    <w:rsid w:val="00615FF7"/>
    <w:rsid w:val="00616D0F"/>
    <w:rsid w:val="0062008E"/>
    <w:rsid w:val="00620E77"/>
    <w:rsid w:val="0062210F"/>
    <w:rsid w:val="00632288"/>
    <w:rsid w:val="00632666"/>
    <w:rsid w:val="006334C4"/>
    <w:rsid w:val="00634252"/>
    <w:rsid w:val="00640658"/>
    <w:rsid w:val="0064086B"/>
    <w:rsid w:val="006430BF"/>
    <w:rsid w:val="00643824"/>
    <w:rsid w:val="00644142"/>
    <w:rsid w:val="006539F5"/>
    <w:rsid w:val="00664359"/>
    <w:rsid w:val="00667903"/>
    <w:rsid w:val="00667CC1"/>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58C8"/>
    <w:rsid w:val="0072661C"/>
    <w:rsid w:val="00733EBE"/>
    <w:rsid w:val="00737BFF"/>
    <w:rsid w:val="00745F8B"/>
    <w:rsid w:val="00763095"/>
    <w:rsid w:val="00765B0E"/>
    <w:rsid w:val="00780F99"/>
    <w:rsid w:val="007814FD"/>
    <w:rsid w:val="007828F6"/>
    <w:rsid w:val="007833EA"/>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57381"/>
    <w:rsid w:val="00866459"/>
    <w:rsid w:val="008702C5"/>
    <w:rsid w:val="00873FAF"/>
    <w:rsid w:val="00882444"/>
    <w:rsid w:val="0088387A"/>
    <w:rsid w:val="008848B3"/>
    <w:rsid w:val="008862B9"/>
    <w:rsid w:val="00887294"/>
    <w:rsid w:val="00887625"/>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370D4"/>
    <w:rsid w:val="009411E9"/>
    <w:rsid w:val="00942950"/>
    <w:rsid w:val="009463CC"/>
    <w:rsid w:val="00952225"/>
    <w:rsid w:val="00952C4C"/>
    <w:rsid w:val="009545D8"/>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070E1"/>
    <w:rsid w:val="00A120B3"/>
    <w:rsid w:val="00A138A2"/>
    <w:rsid w:val="00A20B76"/>
    <w:rsid w:val="00A215C3"/>
    <w:rsid w:val="00A228CB"/>
    <w:rsid w:val="00A2675E"/>
    <w:rsid w:val="00A27F07"/>
    <w:rsid w:val="00A3285F"/>
    <w:rsid w:val="00A36F34"/>
    <w:rsid w:val="00A37424"/>
    <w:rsid w:val="00A42E5B"/>
    <w:rsid w:val="00A43A74"/>
    <w:rsid w:val="00A458C3"/>
    <w:rsid w:val="00A45F56"/>
    <w:rsid w:val="00A61FCD"/>
    <w:rsid w:val="00A638B1"/>
    <w:rsid w:val="00A63EC8"/>
    <w:rsid w:val="00A64DB8"/>
    <w:rsid w:val="00A74B20"/>
    <w:rsid w:val="00A776B1"/>
    <w:rsid w:val="00A77929"/>
    <w:rsid w:val="00A77A19"/>
    <w:rsid w:val="00A77E63"/>
    <w:rsid w:val="00A846A2"/>
    <w:rsid w:val="00A855E7"/>
    <w:rsid w:val="00AA11DD"/>
    <w:rsid w:val="00AA2838"/>
    <w:rsid w:val="00AA2D65"/>
    <w:rsid w:val="00AA5657"/>
    <w:rsid w:val="00AB0661"/>
    <w:rsid w:val="00AB45EF"/>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B0B"/>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C7632"/>
    <w:rsid w:val="00DD0A8E"/>
    <w:rsid w:val="00DD1C77"/>
    <w:rsid w:val="00DD2316"/>
    <w:rsid w:val="00DD3BF9"/>
    <w:rsid w:val="00DD7B89"/>
    <w:rsid w:val="00DE26DD"/>
    <w:rsid w:val="00DE4B5F"/>
    <w:rsid w:val="00DF484A"/>
    <w:rsid w:val="00DF69F7"/>
    <w:rsid w:val="00DF6F0B"/>
    <w:rsid w:val="00E00717"/>
    <w:rsid w:val="00E01424"/>
    <w:rsid w:val="00E03455"/>
    <w:rsid w:val="00E119B8"/>
    <w:rsid w:val="00E11A45"/>
    <w:rsid w:val="00E148AE"/>
    <w:rsid w:val="00E221AB"/>
    <w:rsid w:val="00E27D7A"/>
    <w:rsid w:val="00E31CC1"/>
    <w:rsid w:val="00E320E8"/>
    <w:rsid w:val="00E33C31"/>
    <w:rsid w:val="00E352A6"/>
    <w:rsid w:val="00E36BEF"/>
    <w:rsid w:val="00E44506"/>
    <w:rsid w:val="00E46ACA"/>
    <w:rsid w:val="00E4795A"/>
    <w:rsid w:val="00E5003F"/>
    <w:rsid w:val="00E5121D"/>
    <w:rsid w:val="00E521BA"/>
    <w:rsid w:val="00E56D9B"/>
    <w:rsid w:val="00E57984"/>
    <w:rsid w:val="00E61641"/>
    <w:rsid w:val="00E6278A"/>
    <w:rsid w:val="00E63864"/>
    <w:rsid w:val="00E639A4"/>
    <w:rsid w:val="00E63AA4"/>
    <w:rsid w:val="00E8018A"/>
    <w:rsid w:val="00E8112B"/>
    <w:rsid w:val="00E833DC"/>
    <w:rsid w:val="00E942DD"/>
    <w:rsid w:val="00EA096E"/>
    <w:rsid w:val="00EA60E5"/>
    <w:rsid w:val="00EA6A51"/>
    <w:rsid w:val="00EB0C85"/>
    <w:rsid w:val="00EB1849"/>
    <w:rsid w:val="00EB2B2F"/>
    <w:rsid w:val="00EB2DB9"/>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07FED"/>
    <w:rsid w:val="00F13AA9"/>
    <w:rsid w:val="00F1497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98/rspb.2001.183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1D4B"/>
    <w:rsid w:val="001C4CD5"/>
    <w:rsid w:val="002116AD"/>
    <w:rsid w:val="0024312E"/>
    <w:rsid w:val="002445E1"/>
    <w:rsid w:val="00260124"/>
    <w:rsid w:val="0029287C"/>
    <w:rsid w:val="002D042A"/>
    <w:rsid w:val="002E5EA0"/>
    <w:rsid w:val="002F3385"/>
    <w:rsid w:val="00303C0A"/>
    <w:rsid w:val="00397D8A"/>
    <w:rsid w:val="003C26C9"/>
    <w:rsid w:val="003C480B"/>
    <w:rsid w:val="004808D9"/>
    <w:rsid w:val="004837EB"/>
    <w:rsid w:val="004A4401"/>
    <w:rsid w:val="004B38EE"/>
    <w:rsid w:val="00521ED9"/>
    <w:rsid w:val="00560808"/>
    <w:rsid w:val="0056119F"/>
    <w:rsid w:val="005645BA"/>
    <w:rsid w:val="005A5007"/>
    <w:rsid w:val="005C6480"/>
    <w:rsid w:val="0068498B"/>
    <w:rsid w:val="006E0784"/>
    <w:rsid w:val="00753AAA"/>
    <w:rsid w:val="007F1D7D"/>
    <w:rsid w:val="008713EA"/>
    <w:rsid w:val="008867EC"/>
    <w:rsid w:val="00887625"/>
    <w:rsid w:val="00952C4C"/>
    <w:rsid w:val="009C17D3"/>
    <w:rsid w:val="009D3428"/>
    <w:rsid w:val="009E4CC9"/>
    <w:rsid w:val="00A27F07"/>
    <w:rsid w:val="00A3285F"/>
    <w:rsid w:val="00AC73CF"/>
    <w:rsid w:val="00B90A9E"/>
    <w:rsid w:val="00BB3B83"/>
    <w:rsid w:val="00C315A4"/>
    <w:rsid w:val="00C4510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2001</TotalTime>
  <Pages>35</Pages>
  <Words>10767</Words>
  <Characters>61376</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91</cp:revision>
  <dcterms:created xsi:type="dcterms:W3CDTF">2025-04-09T06:01:00Z</dcterms:created>
  <dcterms:modified xsi:type="dcterms:W3CDTF">2025-09-12T05:45:00Z</dcterms:modified>
</cp:coreProperties>
</file>